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20985C8" w14:textId="75AE3492" w:rsidR="005D748B" w:rsidRPr="00C63B16" w:rsidRDefault="00FB3C57" w:rsidP="005D748B">
      <w:pPr>
        <w:spacing w:after="0" w:line="240" w:lineRule="auto"/>
        <w:jc w:val="center"/>
        <w:rPr>
          <w:rFonts w:ascii="Times New Roman" w:hAnsi="Times New Roman" w:cs="Times New Roman"/>
          <w:b/>
        </w:rPr>
      </w:pPr>
      <w:bookmarkStart w:id="0" w:name="_GoBack"/>
      <w:bookmarkEnd w:id="0"/>
      <w:r w:rsidRPr="00FB3C57">
        <w:rPr>
          <w:rFonts w:ascii="Times New Roman" w:hAnsi="Times New Roman" w:cs="Times New Roman"/>
          <w:b/>
          <w:sz w:val="28"/>
          <w:szCs w:val="28"/>
        </w:rPr>
        <w:t xml:space="preserve">NASIONALISME </w:t>
      </w:r>
      <w:r w:rsidR="00F27329">
        <w:rPr>
          <w:rFonts w:ascii="Times New Roman" w:hAnsi="Times New Roman" w:cs="Times New Roman"/>
          <w:b/>
          <w:sz w:val="28"/>
          <w:szCs w:val="28"/>
        </w:rPr>
        <w:t xml:space="preserve">WARGA </w:t>
      </w:r>
      <w:r w:rsidRPr="00FB3C57">
        <w:rPr>
          <w:rFonts w:ascii="Times New Roman" w:hAnsi="Times New Roman" w:cs="Times New Roman"/>
          <w:b/>
          <w:sz w:val="28"/>
          <w:szCs w:val="28"/>
        </w:rPr>
        <w:t>MUDA DI ERA GLOBALISASI: PENDIDIKAN KEWARGANEGARAAN DI PERBATASAN</w:t>
      </w:r>
    </w:p>
    <w:p w14:paraId="6A961763" w14:textId="77777777" w:rsidR="00DA261C" w:rsidRPr="002F16EE" w:rsidRDefault="00DA261C" w:rsidP="00DA261C">
      <w:pPr>
        <w:pStyle w:val="CPTitle"/>
        <w:spacing w:line="360" w:lineRule="auto"/>
        <w:rPr>
          <w:sz w:val="28"/>
          <w:szCs w:val="28"/>
        </w:rPr>
      </w:pPr>
    </w:p>
    <w:p w14:paraId="1B0C2C26" w14:textId="77777777" w:rsidR="00DA261C" w:rsidRPr="006A46F3" w:rsidRDefault="00DA261C" w:rsidP="00DA261C">
      <w:pPr>
        <w:shd w:val="clear" w:color="auto" w:fill="00B050"/>
        <w:spacing w:line="240" w:lineRule="exact"/>
        <w:ind w:left="1132" w:right="1352"/>
        <w:jc w:val="center"/>
        <w:rPr>
          <w:b/>
          <w:spacing w:val="-1"/>
          <w:sz w:val="24"/>
          <w:szCs w:val="24"/>
          <w:lang w:val="id-ID"/>
        </w:rPr>
      </w:pPr>
      <w:r w:rsidRPr="006A46F3">
        <w:rPr>
          <w:b/>
          <w:spacing w:val="-1"/>
          <w:sz w:val="24"/>
          <w:szCs w:val="24"/>
          <w:lang w:val="id-ID"/>
        </w:rPr>
        <w:t>Blind Peer Review</w:t>
      </w:r>
    </w:p>
    <w:p w14:paraId="3D0678F5" w14:textId="77777777" w:rsidR="00DA261C" w:rsidRDefault="00DA261C" w:rsidP="00DA261C">
      <w:pPr>
        <w:spacing w:after="0" w:line="360" w:lineRule="auto"/>
        <w:jc w:val="center"/>
        <w:rPr>
          <w:rFonts w:ascii="Times New Roman" w:hAnsi="Times New Roman" w:cs="Times New Roman"/>
          <w:sz w:val="24"/>
          <w:szCs w:val="24"/>
        </w:rPr>
      </w:pPr>
    </w:p>
    <w:p w14:paraId="7B48D1F4" w14:textId="579EAA68" w:rsidR="00D02F6E" w:rsidRPr="005D748B" w:rsidRDefault="003A7C5C" w:rsidP="003A7C5C">
      <w:pPr>
        <w:pStyle w:val="Default"/>
        <w:ind w:left="567" w:right="567"/>
        <w:jc w:val="center"/>
        <w:rPr>
          <w:b/>
          <w:sz w:val="22"/>
          <w:szCs w:val="22"/>
        </w:rPr>
      </w:pPr>
      <w:r>
        <w:rPr>
          <w:b/>
          <w:sz w:val="22"/>
          <w:szCs w:val="22"/>
        </w:rPr>
        <w:t>Abstrak</w:t>
      </w:r>
    </w:p>
    <w:p w14:paraId="42181B4D" w14:textId="44BAD2A0" w:rsidR="00D02F6E" w:rsidRDefault="00871441" w:rsidP="00E2481F">
      <w:pPr>
        <w:pStyle w:val="Default"/>
        <w:ind w:left="567" w:right="567"/>
        <w:jc w:val="both"/>
        <w:rPr>
          <w:sz w:val="22"/>
          <w:szCs w:val="22"/>
        </w:rPr>
      </w:pPr>
      <w:r>
        <w:rPr>
          <w:sz w:val="22"/>
          <w:szCs w:val="22"/>
        </w:rPr>
        <w:t xml:space="preserve">Pendidikan Kewarganegaraan </w:t>
      </w:r>
      <w:r w:rsidR="00E2481F">
        <w:rPr>
          <w:sz w:val="22"/>
          <w:szCs w:val="22"/>
        </w:rPr>
        <w:t xml:space="preserve">sebagai program kurikuler dikembangkan untuk membentuk warga negara yang cerdas </w:t>
      </w:r>
      <w:r w:rsidR="00E2481F" w:rsidRPr="00E2481F">
        <w:rPr>
          <w:i/>
          <w:sz w:val="22"/>
          <w:szCs w:val="22"/>
        </w:rPr>
        <w:t>(smart)</w:t>
      </w:r>
      <w:r w:rsidR="00E2481F">
        <w:rPr>
          <w:sz w:val="22"/>
          <w:szCs w:val="22"/>
        </w:rPr>
        <w:t xml:space="preserve"> dan baik </w:t>
      </w:r>
      <w:r w:rsidR="00E2481F" w:rsidRPr="00E2481F">
        <w:rPr>
          <w:i/>
          <w:sz w:val="22"/>
          <w:szCs w:val="22"/>
        </w:rPr>
        <w:t>(good)</w:t>
      </w:r>
      <w:r>
        <w:rPr>
          <w:sz w:val="22"/>
          <w:szCs w:val="22"/>
        </w:rPr>
        <w:t xml:space="preserve">. Indikasi warga negara yang baik </w:t>
      </w:r>
      <w:r w:rsidR="00E2481F">
        <w:rPr>
          <w:sz w:val="22"/>
          <w:szCs w:val="22"/>
        </w:rPr>
        <w:t xml:space="preserve">adalah keteguhan dan keyakinan atas sebuah bangsa dan terlihat dari </w:t>
      </w:r>
      <w:r>
        <w:rPr>
          <w:sz w:val="22"/>
          <w:szCs w:val="22"/>
        </w:rPr>
        <w:t xml:space="preserve">sikap nasionalisme dan patriotisme. </w:t>
      </w:r>
      <w:r w:rsidR="00E2481F">
        <w:rPr>
          <w:sz w:val="22"/>
          <w:szCs w:val="22"/>
        </w:rPr>
        <w:t>Penelitian ditujukan untuk mengetahui</w:t>
      </w:r>
      <w:r>
        <w:rPr>
          <w:sz w:val="22"/>
          <w:szCs w:val="22"/>
        </w:rPr>
        <w:t xml:space="preserve"> sikap nasionalisme warga negara Indonesia, khususnya g</w:t>
      </w:r>
      <w:r w:rsidR="007A4FEE">
        <w:rPr>
          <w:sz w:val="22"/>
          <w:szCs w:val="22"/>
        </w:rPr>
        <w:t>enerasi muda di era globalisasi</w:t>
      </w:r>
      <w:r>
        <w:rPr>
          <w:sz w:val="22"/>
          <w:szCs w:val="22"/>
        </w:rPr>
        <w:t xml:space="preserve">. Penelitian dilaksanakan di </w:t>
      </w:r>
      <w:r w:rsidRPr="00871441">
        <w:rPr>
          <w:sz w:val="22"/>
          <w:szCs w:val="22"/>
        </w:rPr>
        <w:t xml:space="preserve">perbatasan </w:t>
      </w:r>
      <w:r>
        <w:rPr>
          <w:sz w:val="22"/>
          <w:szCs w:val="22"/>
        </w:rPr>
        <w:t>C</w:t>
      </w:r>
      <w:r w:rsidRPr="00871441">
        <w:rPr>
          <w:sz w:val="22"/>
          <w:szCs w:val="22"/>
        </w:rPr>
        <w:t xml:space="preserve">amar </w:t>
      </w:r>
      <w:r>
        <w:rPr>
          <w:sz w:val="22"/>
          <w:szCs w:val="22"/>
        </w:rPr>
        <w:t>B</w:t>
      </w:r>
      <w:r w:rsidRPr="00871441">
        <w:rPr>
          <w:sz w:val="22"/>
          <w:szCs w:val="22"/>
        </w:rPr>
        <w:t xml:space="preserve">ulan </w:t>
      </w:r>
      <w:r>
        <w:rPr>
          <w:sz w:val="22"/>
          <w:szCs w:val="22"/>
        </w:rPr>
        <w:t>T</w:t>
      </w:r>
      <w:r w:rsidRPr="00871441">
        <w:rPr>
          <w:sz w:val="22"/>
          <w:szCs w:val="22"/>
        </w:rPr>
        <w:t>emajuk</w:t>
      </w:r>
      <w:r>
        <w:rPr>
          <w:sz w:val="22"/>
          <w:szCs w:val="22"/>
        </w:rPr>
        <w:t xml:space="preserve">, Kalimantan Barat. Metode penelitian menggunakan kualitatif dengan </w:t>
      </w:r>
      <w:r w:rsidR="007A4FEE">
        <w:rPr>
          <w:sz w:val="22"/>
          <w:szCs w:val="22"/>
        </w:rPr>
        <w:t xml:space="preserve">desain </w:t>
      </w:r>
      <w:r>
        <w:rPr>
          <w:sz w:val="22"/>
          <w:szCs w:val="22"/>
        </w:rPr>
        <w:t xml:space="preserve">studi kasus. Teknik pengumpulan data melalui observasi, wawancara, dokumentasi, dan </w:t>
      </w:r>
      <w:r w:rsidR="00AB7F7F">
        <w:rPr>
          <w:sz w:val="22"/>
          <w:szCs w:val="22"/>
        </w:rPr>
        <w:t>literatur</w:t>
      </w:r>
      <w:r>
        <w:rPr>
          <w:sz w:val="22"/>
          <w:szCs w:val="22"/>
        </w:rPr>
        <w:t xml:space="preserve">. </w:t>
      </w:r>
      <w:r w:rsidR="00501588">
        <w:rPr>
          <w:sz w:val="22"/>
          <w:szCs w:val="22"/>
        </w:rPr>
        <w:t>Sumber data penelitian terdiri dari, sumber primer dan s</w:t>
      </w:r>
      <w:r w:rsidR="00AB7F7F">
        <w:rPr>
          <w:sz w:val="22"/>
          <w:szCs w:val="22"/>
        </w:rPr>
        <w:t>e</w:t>
      </w:r>
      <w:r w:rsidR="00501588">
        <w:rPr>
          <w:sz w:val="22"/>
          <w:szCs w:val="22"/>
        </w:rPr>
        <w:t xml:space="preserve">kunder. Data penelitian yang diperoleh kemudian dianalisis menggunakan model interaktif. </w:t>
      </w:r>
      <w:r>
        <w:rPr>
          <w:sz w:val="22"/>
          <w:szCs w:val="22"/>
        </w:rPr>
        <w:t xml:space="preserve">Hasil penelitian menunjukan bahwa warga negara muda Indonesia yang berada di </w:t>
      </w:r>
      <w:r w:rsidRPr="00871441">
        <w:rPr>
          <w:sz w:val="22"/>
          <w:szCs w:val="22"/>
        </w:rPr>
        <w:t xml:space="preserve">perbatasan </w:t>
      </w:r>
      <w:r>
        <w:rPr>
          <w:sz w:val="22"/>
          <w:szCs w:val="22"/>
        </w:rPr>
        <w:t>C</w:t>
      </w:r>
      <w:r w:rsidRPr="00871441">
        <w:rPr>
          <w:sz w:val="22"/>
          <w:szCs w:val="22"/>
        </w:rPr>
        <w:t xml:space="preserve">amar </w:t>
      </w:r>
      <w:r>
        <w:rPr>
          <w:sz w:val="22"/>
          <w:szCs w:val="22"/>
        </w:rPr>
        <w:t>B</w:t>
      </w:r>
      <w:r w:rsidRPr="00871441">
        <w:rPr>
          <w:sz w:val="22"/>
          <w:szCs w:val="22"/>
        </w:rPr>
        <w:t xml:space="preserve">ulan </w:t>
      </w:r>
      <w:r>
        <w:rPr>
          <w:sz w:val="22"/>
          <w:szCs w:val="22"/>
        </w:rPr>
        <w:t>Te</w:t>
      </w:r>
      <w:r w:rsidRPr="00871441">
        <w:rPr>
          <w:sz w:val="22"/>
          <w:szCs w:val="22"/>
        </w:rPr>
        <w:t>majuk</w:t>
      </w:r>
      <w:r>
        <w:rPr>
          <w:sz w:val="22"/>
          <w:szCs w:val="22"/>
        </w:rPr>
        <w:t xml:space="preserve"> Kalimantan Barat memilik</w:t>
      </w:r>
      <w:r w:rsidR="00D53AE3">
        <w:rPr>
          <w:sz w:val="22"/>
          <w:szCs w:val="22"/>
        </w:rPr>
        <w:t xml:space="preserve">i sikap nasionalisme yang baik. </w:t>
      </w:r>
      <w:r>
        <w:rPr>
          <w:sz w:val="22"/>
          <w:szCs w:val="22"/>
        </w:rPr>
        <w:t>Hal ini terbukti dari perilaku masyarakat disana, salah satunya tidak berkenan meninggalkan status kewarganegaraan Indonesia meskipun akses ke negara Malaysia lebih mudah.</w:t>
      </w:r>
      <w:r w:rsidR="00D53AE3">
        <w:rPr>
          <w:sz w:val="22"/>
          <w:szCs w:val="22"/>
        </w:rPr>
        <w:t xml:space="preserve"> Walau masyarakat merasakan berbagai keterbatasan dan kesenjangan pembangunan, tetapi keteguhan dan keyakinan berbangsa dari sikap nasionalisme yang tinggi. </w:t>
      </w:r>
    </w:p>
    <w:p w14:paraId="6728EC26" w14:textId="4ACCE431" w:rsidR="00D02F6E" w:rsidRPr="005D748B" w:rsidRDefault="00D02F6E" w:rsidP="003A7C5C">
      <w:pPr>
        <w:pStyle w:val="Default"/>
        <w:ind w:left="567" w:right="567"/>
        <w:jc w:val="both"/>
        <w:rPr>
          <w:sz w:val="22"/>
          <w:szCs w:val="22"/>
        </w:rPr>
      </w:pPr>
      <w:r w:rsidRPr="005D748B">
        <w:rPr>
          <w:b/>
          <w:sz w:val="22"/>
          <w:szCs w:val="22"/>
        </w:rPr>
        <w:t>Kata kunci</w:t>
      </w:r>
      <w:r w:rsidRPr="005D748B">
        <w:rPr>
          <w:sz w:val="22"/>
          <w:szCs w:val="22"/>
        </w:rPr>
        <w:t xml:space="preserve">: </w:t>
      </w:r>
      <w:r w:rsidR="00050C2C">
        <w:rPr>
          <w:sz w:val="22"/>
          <w:szCs w:val="22"/>
        </w:rPr>
        <w:t>pendidikan kewarganegaraan, nasionalisme, globalisasi, perbatasan</w:t>
      </w:r>
    </w:p>
    <w:p w14:paraId="11CE5F00" w14:textId="77777777" w:rsidR="00D53AE3" w:rsidRDefault="00D53AE3" w:rsidP="003A7C5C">
      <w:pPr>
        <w:spacing w:after="0" w:line="240" w:lineRule="auto"/>
        <w:ind w:left="567" w:right="567"/>
        <w:jc w:val="center"/>
        <w:rPr>
          <w:rFonts w:ascii="Times New Roman" w:hAnsi="Times New Roman" w:cs="Times New Roman"/>
          <w:b/>
          <w:i/>
          <w:iCs/>
          <w:lang w:val="en"/>
        </w:rPr>
      </w:pPr>
    </w:p>
    <w:p w14:paraId="327622D0" w14:textId="74E57174" w:rsidR="00D02F6E" w:rsidRPr="004129AF" w:rsidRDefault="003A7C5C" w:rsidP="003A7C5C">
      <w:pPr>
        <w:spacing w:after="0" w:line="240" w:lineRule="auto"/>
        <w:ind w:left="567" w:right="567"/>
        <w:jc w:val="center"/>
        <w:rPr>
          <w:rFonts w:ascii="Times New Roman" w:hAnsi="Times New Roman" w:cs="Times New Roman"/>
          <w:i/>
          <w:iCs/>
          <w:lang w:val="en"/>
        </w:rPr>
      </w:pPr>
      <w:r>
        <w:rPr>
          <w:rFonts w:ascii="Times New Roman" w:hAnsi="Times New Roman" w:cs="Times New Roman"/>
          <w:b/>
          <w:i/>
          <w:iCs/>
          <w:lang w:val="en"/>
        </w:rPr>
        <w:t>Abstract</w:t>
      </w:r>
    </w:p>
    <w:p w14:paraId="1460093E" w14:textId="3AD44783" w:rsidR="00871441" w:rsidRPr="007A4FEE" w:rsidRDefault="00466F5E" w:rsidP="003A7C5C">
      <w:pPr>
        <w:pStyle w:val="Default"/>
        <w:ind w:left="567" w:right="567"/>
        <w:jc w:val="both"/>
        <w:rPr>
          <w:iCs/>
          <w:color w:val="auto"/>
          <w:sz w:val="22"/>
          <w:szCs w:val="22"/>
          <w:lang w:val="en"/>
        </w:rPr>
      </w:pPr>
      <w:r w:rsidRPr="00466F5E">
        <w:rPr>
          <w:i/>
          <w:iCs/>
          <w:color w:val="auto"/>
          <w:sz w:val="22"/>
          <w:szCs w:val="22"/>
          <w:lang w:val="en"/>
        </w:rPr>
        <w:t>Citizenship Education as a curricular program was developed to form smart and good citizens.</w:t>
      </w:r>
      <w:r w:rsidR="007A4FEE">
        <w:rPr>
          <w:i/>
          <w:iCs/>
          <w:color w:val="auto"/>
          <w:sz w:val="22"/>
          <w:szCs w:val="22"/>
          <w:lang w:val="en"/>
        </w:rPr>
        <w:t xml:space="preserve"> </w:t>
      </w:r>
      <w:r w:rsidR="007A4FEE" w:rsidRPr="007A4FEE">
        <w:rPr>
          <w:i/>
          <w:iCs/>
          <w:color w:val="auto"/>
          <w:sz w:val="22"/>
          <w:szCs w:val="22"/>
          <w:lang w:val="en"/>
        </w:rPr>
        <w:t xml:space="preserve">An indication of a good citizen is steadfastness and belief in a nation </w:t>
      </w:r>
      <w:r w:rsidR="00981103">
        <w:rPr>
          <w:i/>
          <w:iCs/>
          <w:color w:val="auto"/>
          <w:sz w:val="22"/>
          <w:szCs w:val="22"/>
          <w:lang w:val="en"/>
        </w:rPr>
        <w:t>which</w:t>
      </w:r>
      <w:r w:rsidR="007A4FEE" w:rsidRPr="007A4FEE">
        <w:rPr>
          <w:i/>
          <w:iCs/>
          <w:color w:val="auto"/>
          <w:sz w:val="22"/>
          <w:szCs w:val="22"/>
          <w:lang w:val="en"/>
        </w:rPr>
        <w:t xml:space="preserve"> can be seen from the attitude of nationalism and patriotism.</w:t>
      </w:r>
      <w:r w:rsidR="007A4FEE">
        <w:rPr>
          <w:i/>
          <w:iCs/>
          <w:color w:val="auto"/>
          <w:sz w:val="22"/>
          <w:szCs w:val="22"/>
          <w:lang w:val="en"/>
        </w:rPr>
        <w:t xml:space="preserve"> </w:t>
      </w:r>
      <w:r w:rsidR="00981103">
        <w:rPr>
          <w:i/>
          <w:iCs/>
          <w:color w:val="auto"/>
          <w:sz w:val="22"/>
          <w:szCs w:val="22"/>
          <w:lang w:val="en"/>
        </w:rPr>
        <w:t>This research aims</w:t>
      </w:r>
      <w:r w:rsidR="007A4FEE" w:rsidRPr="007A4FEE">
        <w:rPr>
          <w:i/>
          <w:iCs/>
          <w:color w:val="auto"/>
          <w:sz w:val="22"/>
          <w:szCs w:val="22"/>
          <w:lang w:val="en"/>
        </w:rPr>
        <w:t xml:space="preserve"> to find out the attitude of nationalism of Indonesian citizens, especially the younger generation in the era of globalization.</w:t>
      </w:r>
      <w:r w:rsidR="007A4FEE">
        <w:rPr>
          <w:i/>
          <w:iCs/>
          <w:color w:val="auto"/>
          <w:sz w:val="22"/>
          <w:szCs w:val="22"/>
          <w:lang w:val="en"/>
        </w:rPr>
        <w:t xml:space="preserve"> </w:t>
      </w:r>
      <w:r w:rsidR="007A4FEE" w:rsidRPr="007A4FEE">
        <w:rPr>
          <w:i/>
          <w:iCs/>
          <w:color w:val="auto"/>
          <w:sz w:val="22"/>
          <w:szCs w:val="22"/>
          <w:lang w:val="en"/>
        </w:rPr>
        <w:t xml:space="preserve">The research was conducted on </w:t>
      </w:r>
      <w:r w:rsidR="00981103" w:rsidRPr="00981103">
        <w:rPr>
          <w:i/>
          <w:iCs/>
          <w:color w:val="auto"/>
          <w:sz w:val="22"/>
          <w:szCs w:val="22"/>
          <w:lang w:val="en"/>
        </w:rPr>
        <w:t>the Temajuk Moon Camar, West Kalimantan border</w:t>
      </w:r>
      <w:r w:rsidR="007A4FEE" w:rsidRPr="007A4FEE">
        <w:rPr>
          <w:i/>
          <w:iCs/>
          <w:color w:val="auto"/>
          <w:sz w:val="22"/>
          <w:szCs w:val="22"/>
          <w:lang w:val="en"/>
        </w:rPr>
        <w:t>.</w:t>
      </w:r>
      <w:r w:rsidR="00AB7F7F">
        <w:rPr>
          <w:i/>
          <w:iCs/>
          <w:color w:val="auto"/>
          <w:sz w:val="22"/>
          <w:szCs w:val="22"/>
          <w:lang w:val="en"/>
        </w:rPr>
        <w:t xml:space="preserve"> </w:t>
      </w:r>
      <w:r w:rsidR="00AB7F7F" w:rsidRPr="00AB7F7F">
        <w:rPr>
          <w:i/>
          <w:iCs/>
          <w:color w:val="auto"/>
          <w:sz w:val="22"/>
          <w:szCs w:val="22"/>
          <w:lang w:val="en"/>
        </w:rPr>
        <w:t>The research method uses a qualitative case study design.</w:t>
      </w:r>
      <w:r w:rsidR="00AB7F7F">
        <w:rPr>
          <w:i/>
          <w:iCs/>
          <w:color w:val="auto"/>
          <w:sz w:val="22"/>
          <w:szCs w:val="22"/>
          <w:lang w:val="en"/>
        </w:rPr>
        <w:t xml:space="preserve"> </w:t>
      </w:r>
      <w:r w:rsidR="00AB7F7F" w:rsidRPr="00AB7F7F">
        <w:rPr>
          <w:i/>
          <w:iCs/>
          <w:color w:val="auto"/>
          <w:sz w:val="22"/>
          <w:szCs w:val="22"/>
          <w:lang w:val="en"/>
        </w:rPr>
        <w:t>Data collection techniques through observation, interviews, documentation, and literature</w:t>
      </w:r>
      <w:r w:rsidR="00AB7F7F">
        <w:rPr>
          <w:i/>
          <w:iCs/>
          <w:color w:val="auto"/>
          <w:sz w:val="22"/>
          <w:szCs w:val="22"/>
          <w:lang w:val="en"/>
        </w:rPr>
        <w:t xml:space="preserve">. </w:t>
      </w:r>
      <w:r w:rsidR="00AB7F7F" w:rsidRPr="00AB7F7F">
        <w:rPr>
          <w:i/>
          <w:iCs/>
          <w:color w:val="auto"/>
          <w:sz w:val="22"/>
          <w:szCs w:val="22"/>
          <w:lang w:val="en"/>
        </w:rPr>
        <w:t>The research data sources consist of primary and secondary sources.</w:t>
      </w:r>
      <w:r w:rsidR="00AB7F7F">
        <w:rPr>
          <w:i/>
          <w:iCs/>
          <w:color w:val="auto"/>
          <w:sz w:val="22"/>
          <w:szCs w:val="22"/>
          <w:lang w:val="en"/>
        </w:rPr>
        <w:t xml:space="preserve"> </w:t>
      </w:r>
      <w:r w:rsidR="00AB7F7F" w:rsidRPr="00AB7F7F">
        <w:rPr>
          <w:i/>
          <w:iCs/>
          <w:color w:val="auto"/>
          <w:sz w:val="22"/>
          <w:szCs w:val="22"/>
          <w:lang w:val="en"/>
        </w:rPr>
        <w:t>The research data obtained were then analyzed using an interactive model.</w:t>
      </w:r>
      <w:r w:rsidR="00AB7F7F">
        <w:rPr>
          <w:i/>
          <w:iCs/>
          <w:color w:val="auto"/>
          <w:sz w:val="22"/>
          <w:szCs w:val="22"/>
          <w:lang w:val="en"/>
        </w:rPr>
        <w:t xml:space="preserve"> </w:t>
      </w:r>
      <w:r w:rsidR="00AB7F7F" w:rsidRPr="00AB7F7F">
        <w:rPr>
          <w:i/>
          <w:iCs/>
          <w:color w:val="auto"/>
          <w:sz w:val="22"/>
          <w:szCs w:val="22"/>
          <w:lang w:val="en"/>
        </w:rPr>
        <w:t xml:space="preserve">The results of the study show that young Indonesian citizens living on the border of the Temajuk Moon Camar, West Kalimantan, have a good attitude </w:t>
      </w:r>
      <w:r w:rsidR="00981103">
        <w:rPr>
          <w:i/>
          <w:iCs/>
          <w:color w:val="auto"/>
          <w:sz w:val="22"/>
          <w:szCs w:val="22"/>
          <w:lang w:val="en"/>
        </w:rPr>
        <w:t>toward</w:t>
      </w:r>
      <w:r w:rsidR="00AB7F7F" w:rsidRPr="00AB7F7F">
        <w:rPr>
          <w:i/>
          <w:iCs/>
          <w:color w:val="auto"/>
          <w:sz w:val="22"/>
          <w:szCs w:val="22"/>
          <w:lang w:val="en"/>
        </w:rPr>
        <w:t xml:space="preserve"> nationalism.</w:t>
      </w:r>
      <w:r w:rsidR="00AB7F7F">
        <w:rPr>
          <w:i/>
          <w:iCs/>
          <w:color w:val="auto"/>
          <w:sz w:val="22"/>
          <w:szCs w:val="22"/>
          <w:lang w:val="en"/>
        </w:rPr>
        <w:t xml:space="preserve"> </w:t>
      </w:r>
      <w:r w:rsidR="00AB7F7F" w:rsidRPr="00AB7F7F">
        <w:rPr>
          <w:i/>
          <w:iCs/>
          <w:color w:val="auto"/>
          <w:sz w:val="22"/>
          <w:szCs w:val="22"/>
          <w:lang w:val="en"/>
        </w:rPr>
        <w:t xml:space="preserve">This is evident from the </w:t>
      </w:r>
      <w:r w:rsidR="00981103">
        <w:rPr>
          <w:i/>
          <w:iCs/>
          <w:color w:val="auto"/>
          <w:sz w:val="22"/>
          <w:szCs w:val="22"/>
          <w:lang w:val="en"/>
        </w:rPr>
        <w:t>behaviour</w:t>
      </w:r>
      <w:r w:rsidR="00AB7F7F" w:rsidRPr="00AB7F7F">
        <w:rPr>
          <w:i/>
          <w:iCs/>
          <w:color w:val="auto"/>
          <w:sz w:val="22"/>
          <w:szCs w:val="22"/>
          <w:lang w:val="en"/>
        </w:rPr>
        <w:t xml:space="preserve"> of the people there, one of which is not willing to leave Indonesian citizenship status even though access to Malaysia is easier.</w:t>
      </w:r>
      <w:r w:rsidR="00AB7F7F">
        <w:rPr>
          <w:i/>
          <w:iCs/>
          <w:color w:val="auto"/>
          <w:sz w:val="22"/>
          <w:szCs w:val="22"/>
          <w:lang w:val="en"/>
        </w:rPr>
        <w:t xml:space="preserve"> </w:t>
      </w:r>
      <w:r w:rsidR="00AB7F7F" w:rsidRPr="00AB7F7F">
        <w:rPr>
          <w:i/>
          <w:iCs/>
          <w:color w:val="auto"/>
          <w:sz w:val="22"/>
          <w:szCs w:val="22"/>
          <w:lang w:val="en"/>
        </w:rPr>
        <w:t>Although the community feels various limitations and development gaps, the firmness and belief of the nation from a high attitude of nationalism.</w:t>
      </w:r>
    </w:p>
    <w:p w14:paraId="360DD03E" w14:textId="38DD81C0" w:rsidR="00887928" w:rsidRDefault="00871441" w:rsidP="003A7C5C">
      <w:pPr>
        <w:pStyle w:val="Default"/>
        <w:ind w:left="567" w:right="567"/>
        <w:jc w:val="both"/>
        <w:rPr>
          <w:i/>
          <w:iCs/>
          <w:color w:val="auto"/>
          <w:sz w:val="22"/>
          <w:szCs w:val="22"/>
          <w:lang w:val="en"/>
        </w:rPr>
      </w:pPr>
      <w:r w:rsidRPr="00871441">
        <w:rPr>
          <w:b/>
          <w:bCs/>
          <w:i/>
          <w:iCs/>
          <w:color w:val="auto"/>
          <w:sz w:val="22"/>
          <w:szCs w:val="22"/>
          <w:lang w:val="en"/>
        </w:rPr>
        <w:t>Keyword</w:t>
      </w:r>
      <w:r>
        <w:rPr>
          <w:b/>
          <w:bCs/>
          <w:i/>
          <w:iCs/>
          <w:color w:val="auto"/>
          <w:sz w:val="22"/>
          <w:szCs w:val="22"/>
          <w:lang w:val="en"/>
        </w:rPr>
        <w:t>s:</w:t>
      </w:r>
      <w:r w:rsidRPr="00871441">
        <w:rPr>
          <w:i/>
          <w:iCs/>
          <w:color w:val="auto"/>
          <w:sz w:val="22"/>
          <w:szCs w:val="22"/>
          <w:lang w:val="en"/>
        </w:rPr>
        <w:t xml:space="preserve"> </w:t>
      </w:r>
      <w:r w:rsidR="00050C2C" w:rsidRPr="00871441">
        <w:rPr>
          <w:i/>
          <w:iCs/>
          <w:color w:val="auto"/>
          <w:sz w:val="22"/>
          <w:szCs w:val="22"/>
          <w:lang w:val="en"/>
        </w:rPr>
        <w:t>citizenship education, nationalism, globalization, borders</w:t>
      </w:r>
    </w:p>
    <w:p w14:paraId="68A9011B" w14:textId="77777777" w:rsidR="00697F3C" w:rsidRPr="005D748B" w:rsidRDefault="00697F3C" w:rsidP="00216B49">
      <w:pPr>
        <w:pStyle w:val="Default"/>
        <w:jc w:val="both"/>
        <w:rPr>
          <w:sz w:val="22"/>
          <w:szCs w:val="22"/>
        </w:rPr>
      </w:pPr>
    </w:p>
    <w:p w14:paraId="6CAC61F6" w14:textId="38EF7809" w:rsidR="00984B01" w:rsidRPr="003A7C5C" w:rsidRDefault="009F1422" w:rsidP="00AD072D">
      <w:pPr>
        <w:pStyle w:val="Heading2"/>
        <w:rPr>
          <w:b w:val="0"/>
        </w:rPr>
      </w:pPr>
      <w:r w:rsidRPr="003A7C5C">
        <w:t>PENDAHULUA</w:t>
      </w:r>
      <w:r w:rsidR="00984B01" w:rsidRPr="003A7C5C">
        <w:t>N</w:t>
      </w:r>
    </w:p>
    <w:p w14:paraId="7CDB0870" w14:textId="5DCAECDD" w:rsidR="000B6269" w:rsidRPr="003A7C5C" w:rsidRDefault="00680D74" w:rsidP="000B6269">
      <w:pPr>
        <w:pStyle w:val="Default"/>
        <w:ind w:firstLine="567"/>
        <w:jc w:val="both"/>
        <w:rPr>
          <w:bCs/>
        </w:rPr>
      </w:pPr>
      <w:r w:rsidRPr="003A7C5C">
        <w:rPr>
          <w:bCs/>
        </w:rPr>
        <w:t xml:space="preserve">Indonesia merupakan salah satu negara terluas di Dunia. Secara </w:t>
      </w:r>
      <w:r w:rsidR="00CF6B85" w:rsidRPr="003A7C5C">
        <w:rPr>
          <w:bCs/>
        </w:rPr>
        <w:t>geografis</w:t>
      </w:r>
      <w:r w:rsidRPr="003A7C5C">
        <w:rPr>
          <w:bCs/>
        </w:rPr>
        <w:t>, wilayahnya membentang dari ujung timur Papua sampai ujung barat Sumatera</w:t>
      </w:r>
      <w:r w:rsidR="00CF6B85" w:rsidRPr="003A7C5C">
        <w:rPr>
          <w:bCs/>
        </w:rPr>
        <w:t xml:space="preserve"> dengan ribuan pulaunya</w:t>
      </w:r>
      <w:r w:rsidRPr="003A7C5C">
        <w:rPr>
          <w:bCs/>
        </w:rPr>
        <w:t>.</w:t>
      </w:r>
      <w:r w:rsidR="00CF6B85" w:rsidRPr="003A7C5C">
        <w:rPr>
          <w:bCs/>
        </w:rPr>
        <w:t xml:space="preserve"> Dari sekian banyak pulau tersebut, Indonesia berbatasan langsung </w:t>
      </w:r>
      <w:r w:rsidR="00CF6B85" w:rsidRPr="003A7C5C">
        <w:rPr>
          <w:bCs/>
        </w:rPr>
        <w:lastRenderedPageBreak/>
        <w:t xml:space="preserve">didaratan dengan </w:t>
      </w:r>
      <w:r w:rsidR="00111584" w:rsidRPr="003A7C5C">
        <w:rPr>
          <w:bCs/>
        </w:rPr>
        <w:t xml:space="preserve">negara </w:t>
      </w:r>
      <w:r w:rsidR="00CF6B85" w:rsidRPr="003A7C5C">
        <w:rPr>
          <w:bCs/>
        </w:rPr>
        <w:t>Malaysia, Papua New Guni, dan Timor Leste</w:t>
      </w:r>
      <w:r w:rsidR="00111584">
        <w:rPr>
          <w:bCs/>
        </w:rPr>
        <w:t>. Dengan demikian, wilayah perba</w:t>
      </w:r>
      <w:r w:rsidR="00CF6B85" w:rsidRPr="003A7C5C">
        <w:rPr>
          <w:bCs/>
        </w:rPr>
        <w:t xml:space="preserve">tasan tersebut menjadi wilayah yang memiliki perhatian khusus dari pemerintah. </w:t>
      </w:r>
      <w:r w:rsidR="000B6269" w:rsidRPr="003A7C5C">
        <w:rPr>
          <w:bCs/>
        </w:rPr>
        <w:t xml:space="preserve">Suatu wilayah negara haruslah memiliki batas-batas yang jelas, tegas, dan dapat diukur </w:t>
      </w:r>
      <w:r w:rsidR="0069624B" w:rsidRPr="0069624B">
        <w:rPr>
          <w:bCs/>
          <w:highlight w:val="yellow"/>
        </w:rPr>
        <w:fldChar w:fldCharType="begin" w:fldLock="1"/>
      </w:r>
      <w:r w:rsidR="00B72D37">
        <w:rPr>
          <w:bCs/>
          <w:highlight w:val="yellow"/>
        </w:rPr>
        <w:instrText>ADDIN CSL_CITATION {"citationItems":[{"id":"ITEM-1","itemData":{"DOI":"10.24114/jupiis.v10i1.8379","ISSN":"2085-482X","abstract":"Negara Indonesia merupakan negara kepulauan yang beberapa wilayah negaranya berbatasan langsung dengan 10 negara tetangga sehingga warga negara dituntut untuk memiliki loyalitas demi menjaga keutuhan Negara Republik Indonesia. Di tengah semarak perkembangan teknologi yang terus bergerak maju sangat dikawatirkan akan menimbulkan kecenderungan yang bisa memudarkan semangat nasionalisme terutama di daerah perbatasan yang notabene memiliki potensi untuk berinterakasi langsung dengan negara tetangga. Agar penguatan semangat nasionalisme dapat tercapai, perlu dikembangkan strategi pembelajaran yang dapat menumbuhkan sikap nasionalis peserta didik. Salah satu upaya yang digunakan untuk menguatkan semangat nasionalisme adalah melalui mata pelajaran pendidikan kewarganegaraan berbasis kearifan lokal. Ini bertujuan untuk menghasilkan peserta didik yang mampu berpikir kritis, berpartisipasi aktif, bertindak secara cerdas, dan bertanggung jawab dengan mengintegrasikan nilai-nilai positif yang ada disekitar guna membendung pengaruh negatif yang dapat melunturkan semangat nasionalisme. Nilai-nilai kearifan lokal memiliki peran penting untuk menjaga persatuan dan kesatuan bangsa Indonesia. Metode penulisan artikel ini menggunakkan metode library research dengan didukung oleh hasil penelitian yang relevan.","author":[{"dropping-particle":"","family":"Bria","given":"Makarius Erwin","non-dropping-particle":"","parse-names":false,"suffix":""}],"container-title":"JUPIIS: JURNAL PENDIDIKAN ILMU-ILMU SOSIAL","id":"ITEM-1","issue":"1","issued":{"date-parts":[["2018"]]},"page":"38–43","title":"Penguatan Semangat Nasionalisme di Daerah Perbatasan Melalui Pendidikan Kewarganegaraan Berbasis Kearifan Lokal","type":"article-journal","volume":"10"},"uris":["http://www.mendeley.com/documents/?uuid=1d435769-daba-400c-bd24-17c455439788"]}],"mendeley":{"formattedCitation":"(Bria, 2018)","plainTextFormattedCitation":"(Bria, 2018)","previouslyFormattedCitation":"(Bria, 2018)"},"properties":{"noteIndex":0},"schema":"https://github.com/citation-style-language/schema/raw/master/csl-citation.json"}</w:instrText>
      </w:r>
      <w:r w:rsidR="0069624B" w:rsidRPr="0069624B">
        <w:rPr>
          <w:bCs/>
          <w:highlight w:val="yellow"/>
        </w:rPr>
        <w:fldChar w:fldCharType="separate"/>
      </w:r>
      <w:r w:rsidR="0069624B" w:rsidRPr="0069624B">
        <w:rPr>
          <w:bCs/>
          <w:noProof/>
          <w:highlight w:val="yellow"/>
        </w:rPr>
        <w:t>(Bria, 2018)</w:t>
      </w:r>
      <w:r w:rsidR="0069624B" w:rsidRPr="0069624B">
        <w:rPr>
          <w:bCs/>
          <w:highlight w:val="yellow"/>
        </w:rPr>
        <w:fldChar w:fldCharType="end"/>
      </w:r>
      <w:r w:rsidR="000B6269" w:rsidRPr="0069624B">
        <w:rPr>
          <w:bCs/>
          <w:highlight w:val="yellow"/>
        </w:rPr>
        <w:t>.</w:t>
      </w:r>
      <w:r w:rsidR="00CF6B85" w:rsidRPr="003A7C5C">
        <w:rPr>
          <w:bCs/>
        </w:rPr>
        <w:t xml:space="preserve"> Batas yang jelas dan dapat diukur akan memudahkan pemerintah dalam memetakan wilayah teritorialnya masing-masing sehingga dapat menghitung angka pasti penduduk yang tersebar di wilayah tersebut.</w:t>
      </w:r>
      <w:r w:rsidR="006E1E86" w:rsidRPr="003A7C5C">
        <w:rPr>
          <w:bCs/>
        </w:rPr>
        <w:t xml:space="preserve"> </w:t>
      </w:r>
      <w:r w:rsidR="00D5455D" w:rsidRPr="003A7C5C">
        <w:rPr>
          <w:bCs/>
        </w:rPr>
        <w:t>Selain</w:t>
      </w:r>
      <w:r w:rsidR="006E1E86" w:rsidRPr="003A7C5C">
        <w:rPr>
          <w:bCs/>
        </w:rPr>
        <w:t xml:space="preserve"> </w:t>
      </w:r>
      <w:r w:rsidR="00D5455D" w:rsidRPr="003A7C5C">
        <w:rPr>
          <w:bCs/>
        </w:rPr>
        <w:t xml:space="preserve">itu, dengan pemetaan wilayah, pemerintah </w:t>
      </w:r>
      <w:r w:rsidR="00D04765" w:rsidRPr="003A7C5C">
        <w:rPr>
          <w:bCs/>
        </w:rPr>
        <w:t xml:space="preserve">Indonesia </w:t>
      </w:r>
      <w:r w:rsidR="00D5455D" w:rsidRPr="003A7C5C">
        <w:rPr>
          <w:bCs/>
        </w:rPr>
        <w:t>bisa mengatasi beragam persoalan dengan tepat guna dan tepat sasaran.</w:t>
      </w:r>
    </w:p>
    <w:p w14:paraId="0AF45DC2" w14:textId="24B30BF1" w:rsidR="002E51B9" w:rsidRDefault="002E51B9" w:rsidP="000B6269">
      <w:pPr>
        <w:pStyle w:val="Default"/>
        <w:ind w:firstLine="567"/>
        <w:jc w:val="both"/>
        <w:rPr>
          <w:bCs/>
        </w:rPr>
      </w:pPr>
      <w:r w:rsidRPr="003A7C5C">
        <w:rPr>
          <w:bCs/>
        </w:rPr>
        <w:t xml:space="preserve">Kawasan perbatasan di Indonesia kerapkali dibangun dengan pendekatan keamanan dengan menyebarkan unsur militer di sepanjang kawasan perbatasan </w:t>
      </w:r>
      <w:r w:rsidR="00B72D37" w:rsidRPr="00B72D37">
        <w:rPr>
          <w:bCs/>
          <w:highlight w:val="yellow"/>
        </w:rPr>
        <w:fldChar w:fldCharType="begin" w:fldLock="1"/>
      </w:r>
      <w:r w:rsidR="00B72D37">
        <w:rPr>
          <w:bCs/>
          <w:highlight w:val="yellow"/>
        </w:rPr>
        <w:instrText>ADDIN CSL_CITATION {"citationItems":[{"id":"ITEM-1","itemData":{"DOI":"10.22146/jsp.10850","ISSN":"1410-4946","abstract":"Tulisan ini menjelaskan tentang konstruksi identitas nasionalisme masyarakat perbatasandi Kepulauan Batam. Jenis penelitian ini adalah kualitatif-interpretatif, dengan unit analisa pernyataan-pernyataan, cerita-cerita, dan pandangan informan tentang bayangan nasionalis memasyarakat perbatasan. Hasil penelitian ini menjelaskan bahwa masyarakat perbatasan di Kepulauan Batam mengaku mencintai dan membela Indonesia dengan kondisi yang ‘terbelah’, karena pada saat yang bersamaan juga beririsan dengan Melayu dan kemelayuan sebagai raisond’etre yang sifatnya lintas negara. Nasionalisme yang ‘terbelah’ ini disebabkan karena pertaliandan kedekatan bersama di bawah payung Melayu yang mampu mengalahkan kekuatan ideologi negara dan teritori yang memisahkan masyarakat perbatasan, baik Indonesia, Singapura maupun Malaysia. Pengalaman sejarah dan pengalaman kultural bersama inilah yang kemudian memberikan warna, corak, atau kekhasan tersendiri bagi masyarakat perbatasan di Kepulauan Batam ketika membayangkan atau mendefi niskan nasionalisme tersebut.","author":[{"dropping-particle":"","family":"Dedees","given":"Adek Risma","non-dropping-particle":"","parse-names":false,"suffix":""}],"container-title":"Jurnal Ilmu Sosial dan Ilmu Politik","id":"ITEM-1","issue":"2","issued":{"date-parts":[["2016"]]},"page":"141","title":"Melayu di Atas Tiga Bendera: Konstruksi Identitas Nasionalisme Masyarakat Perbatasan di Kepulauan Batam","type":"article-journal","volume":"19"},"uris":["http://www.mendeley.com/documents/?uuid=2b2e2b03-4594-4ba9-8445-086aba3aa47b"]}],"mendeley":{"formattedCitation":"(Dedees, 2016)","plainTextFormattedCitation":"(Dedees, 2016)","previouslyFormattedCitation":"(Dedees, 2016)"},"properties":{"noteIndex":0},"schema":"https://github.com/citation-style-language/schema/raw/master/csl-citation.json"}</w:instrText>
      </w:r>
      <w:r w:rsidR="00B72D37" w:rsidRPr="00B72D37">
        <w:rPr>
          <w:bCs/>
          <w:highlight w:val="yellow"/>
        </w:rPr>
        <w:fldChar w:fldCharType="separate"/>
      </w:r>
      <w:r w:rsidR="00B72D37" w:rsidRPr="00B72D37">
        <w:rPr>
          <w:bCs/>
          <w:noProof/>
          <w:highlight w:val="yellow"/>
        </w:rPr>
        <w:t>(Dedees, 2016)</w:t>
      </w:r>
      <w:r w:rsidR="00B72D37" w:rsidRPr="00B72D37">
        <w:rPr>
          <w:bCs/>
          <w:highlight w:val="yellow"/>
        </w:rPr>
        <w:fldChar w:fldCharType="end"/>
      </w:r>
      <w:r w:rsidRPr="00B72D37">
        <w:rPr>
          <w:bCs/>
          <w:highlight w:val="yellow"/>
        </w:rPr>
        <w:t>.</w:t>
      </w:r>
      <w:r w:rsidR="00CF6B85" w:rsidRPr="003A7C5C">
        <w:rPr>
          <w:bCs/>
        </w:rPr>
        <w:t xml:space="preserve"> Hal ini menjadi tradisi dan persepsi yang berkembang di masyarakat mengatakan bahwa daerah perbatasan menjadi wilayah yang rawan dan riskan terjadinya tindak kejahatan. Padahal jika ditelusuri lebih jauh, ada hal yang lebih menakutkan dari pada tindak kriminal di perbatasan, yakni sikap nasionalisme warga negaranya.</w:t>
      </w:r>
      <w:r w:rsidR="00C7402D">
        <w:rPr>
          <w:bCs/>
        </w:rPr>
        <w:t xml:space="preserve"> Penguatan nasionalisme warga muda didaerah perbatasan urgen dilakukan dalam rangka penguatan integrasi nasional </w:t>
      </w:r>
      <w:r w:rsidR="00C7402D" w:rsidRPr="00C7402D">
        <w:rPr>
          <w:bCs/>
          <w:highlight w:val="yellow"/>
        </w:rPr>
        <w:fldChar w:fldCharType="begin" w:fldLock="1"/>
      </w:r>
      <w:r w:rsidR="00C7402D">
        <w:rPr>
          <w:bCs/>
          <w:highlight w:val="yellow"/>
        </w:rPr>
        <w:instrText>ADDIN CSL_CITATION {"citationItems":[{"id":"ITEM-1","itemData":{"DOI":"10.24269/jpk.v5.n2.2020.pp34-43","ISSN":"25492683","abstract":"Pandemi Covid-19 yang telah mewabah di seluruh dunia termasuk Indonesia saat ini menjadi masalah serius dan harus segera diberikan solusi. Para ahli matematika, epidemologi, kesehatan, dan sosial juga turut serta dalam memberikan solusi terbaik untuk masyarakat, baik dari sisi penanggulangan virus ataupun rekayasa sosial dari adanya pandemi. Tujuan penelitian adalah memberikan pandangan bagaimana menjadi warga negara yang baik pada saat kenormalan baru. Penelitian menggunakan metode kualitatif dengan pendekatan kepustakaan. Analisis data menggunakan diskriptif. Sumber data yang digunakan adalah artikel, jurnal, buku, dokumen resmi, penelitian terdahulu serta menggunakan sumber lain seperti youtube atau media sosial (instagram, facebook, dan twitter). Dari hasil penelitian diketahui bahwa dalam menghadapi pandemi Covid-19 ini masyarakat sebagai bagian dari warga negara yang berkebajikan (civic virtue) maka diwajibkan untuk menjadi individu yang berkarakter disiplin.","author":[{"dropping-particle":"","family":"Murdiono","given":"Mukhamad","non-dropping-particle":"","parse-names":false,"suffix":""},{"dropping-particle":"","family":"Suyato","given":"Suyato","non-dropping-particle":"","parse-names":false,"suffix":""},{"dropping-particle":"","family":"Arpannudin","given":"Iqbal","non-dropping-particle":"","parse-names":false,"suffix":""}],"container-title":"Jurnal Pancasila dan Kewarganegaraan","id":"ITEM-1","issue":"2","issued":{"date-parts":[["2020"]]},"page":"34-43","title":"Strategi Penguatan Nasionalisme Perbatasan Indonesia","type":"article-journal","volume":"5"},"uris":["http://www.mendeley.com/documents/?uuid=5f9c629f-32d8-4c1e-aa2e-bb2449d2061f"]}],"mendeley":{"formattedCitation":"(Murdiono, Suyato, &amp; Arpannudin, 2020)","plainTextFormattedCitation":"(Murdiono, Suyato, &amp; Arpannudin, 2020)","previouslyFormattedCitation":"(Murdiono, Suyato, &amp; Arpannudin, 2020)"},"properties":{"noteIndex":0},"schema":"https://github.com/citation-style-language/schema/raw/master/csl-citation.json"}</w:instrText>
      </w:r>
      <w:r w:rsidR="00C7402D" w:rsidRPr="00C7402D">
        <w:rPr>
          <w:bCs/>
          <w:highlight w:val="yellow"/>
        </w:rPr>
        <w:fldChar w:fldCharType="separate"/>
      </w:r>
      <w:r w:rsidR="00C7402D" w:rsidRPr="00C7402D">
        <w:rPr>
          <w:bCs/>
          <w:noProof/>
          <w:highlight w:val="yellow"/>
        </w:rPr>
        <w:t>(Murdiono, Suyato, &amp; Arpannudin, 2020)</w:t>
      </w:r>
      <w:r w:rsidR="00C7402D" w:rsidRPr="00C7402D">
        <w:rPr>
          <w:bCs/>
          <w:highlight w:val="yellow"/>
        </w:rPr>
        <w:fldChar w:fldCharType="end"/>
      </w:r>
      <w:r w:rsidR="00C7402D" w:rsidRPr="00C7402D">
        <w:rPr>
          <w:bCs/>
          <w:highlight w:val="yellow"/>
        </w:rPr>
        <w:t>.</w:t>
      </w:r>
    </w:p>
    <w:p w14:paraId="2165CF7E" w14:textId="1C18813E" w:rsidR="00C7402D" w:rsidRPr="003A7C5C" w:rsidRDefault="00CF6B85" w:rsidP="000B6269">
      <w:pPr>
        <w:pStyle w:val="Default"/>
        <w:ind w:firstLine="567"/>
        <w:jc w:val="both"/>
        <w:rPr>
          <w:bCs/>
        </w:rPr>
      </w:pPr>
      <w:r w:rsidRPr="003A7C5C">
        <w:rPr>
          <w:bCs/>
        </w:rPr>
        <w:t>Bagi masyarakat yang tinggal di pusat kota dan bergelimang kemudahan dalam mengakses segala hal, maka sikap nasionalisme tidak menjadi hal yang dirisaukan. Berbeda dengan di daerah perbatasan, khususnya di Camar Bulan Kalimantan Barat, dengan segala keterbatasan baik dari segi ekonomi maupun insprastruktur menjadi kekhawatiran pemerintahan Indonesia</w:t>
      </w:r>
      <w:r w:rsidR="00C7402D">
        <w:rPr>
          <w:bCs/>
        </w:rPr>
        <w:t xml:space="preserve"> </w:t>
      </w:r>
      <w:r w:rsidR="00C7402D" w:rsidRPr="00C7402D">
        <w:rPr>
          <w:bCs/>
          <w:highlight w:val="yellow"/>
        </w:rPr>
        <w:fldChar w:fldCharType="begin" w:fldLock="1"/>
      </w:r>
      <w:r w:rsidR="00526F15">
        <w:rPr>
          <w:bCs/>
          <w:highlight w:val="yellow"/>
        </w:rPr>
        <w:instrText>ADDIN CSL_CITATION {"citationItems":[{"id":"ITEM-1","itemData":{"DOI":"10.21580/ws.21.2.252","author":[{"dropping-particle":"","family":"Prasojo","given":"Zaenuddin Hudi","non-dropping-particle":"","parse-names":false,"suffix":""}],"container-title":"Walisongo: Jurnal Penelitian Sosial Keagamaan","id":"ITEM-1","issue":"2","issued":{"date-parts":[["2013"]]},"page":"417-436","title":"Dinamika Masyarakat Lokal di Perbatasan","type":"article-journal","volume":"21"},"uris":["http://www.mendeley.com/documents/?uuid=799bc957-4ccd-4cf1-b5ac-0be95ae599c8"]},{"id":"ITEM-2","itemData":{"DOI":"10.14203/jpp.v12i1.530","abstract":"Kondisi wilayah perbatasan yang penuh dengan “keterbatasan” menunjukkan indikasi mudahnya masyarakat di wilayah tersebut untuk lebih berorientasi kepada negara tetangga, karena negara tetangga relatif lebih mampu mengatasi keterbatasan yang mereka alami. Anggapan bahwa rasa nasionalisme pada masyarakat perbatasan itu rapuh tidak sepenuhnya salah, namun juga tidak sepenuhnya benar. Banyak faktor yang menyebabkan rasa nasionalisme masyarakat perbatasan menjadi kuat atau sebaliknya, rapuh. Negara memiliki peran penting dalam menumbuhkan dan memelihara rasa kebangsaan masyarakat diseluruh nusantara, khususnya di wilayah perbatasan. Tulisan ini menyajikan potret rasa kebangsaan dalam pemahaman dan keseharian masyarakat perbatasan. Pada akhirnya, tulisan ini ingin memberikan sebuah rekomendasi kepada pemerintah dan pemangku kepentingan terkait, bahwa pendekatan untuk menumbuhkan dan memelihara rasa kebangsaan masyarakat perbatasan haruslah lebih inovatif dan humanis serta beradab.","author":[{"dropping-particle":"","family":"Andriana","given":"Nina","non-dropping-particle":"","parse-names":false,"suffix":""}],"container-title":"Jurnal Penelitian Politik","id":"ITEM-2","issue":"1","issued":{"date-parts":[["2015"]]},"page":"83-98","title":"Eksistensi Kebangsaan dan Perwujudan Keindonesiaan di Wilayah Perbatasan Darat Indonesia-Malaysia: Kasus Kalimantan Barat","type":"article-journal","volume":"12"},"uris":["http://www.mendeley.com/documents/?uuid=04bd5a9f-ddf2-4781-b523-9d20a1d11b29"]}],"mendeley":{"formattedCitation":"(Andriana, 2015; Prasojo, 2013)","plainTextFormattedCitation":"(Andriana, 2015; Prasojo, 2013)","previouslyFormattedCitation":"(Andriana, 2015; Prasojo, 2013)"},"properties":{"noteIndex":0},"schema":"https://github.com/citation-style-language/schema/raw/master/csl-citation.json"}</w:instrText>
      </w:r>
      <w:r w:rsidR="00C7402D" w:rsidRPr="00C7402D">
        <w:rPr>
          <w:bCs/>
          <w:highlight w:val="yellow"/>
        </w:rPr>
        <w:fldChar w:fldCharType="separate"/>
      </w:r>
      <w:r w:rsidR="00C7402D" w:rsidRPr="00C7402D">
        <w:rPr>
          <w:bCs/>
          <w:noProof/>
          <w:highlight w:val="yellow"/>
        </w:rPr>
        <w:t>(Andriana, 2015; Prasojo, 2013)</w:t>
      </w:r>
      <w:r w:rsidR="00C7402D" w:rsidRPr="00C7402D">
        <w:rPr>
          <w:bCs/>
          <w:highlight w:val="yellow"/>
        </w:rPr>
        <w:fldChar w:fldCharType="end"/>
      </w:r>
      <w:r w:rsidRPr="00C7402D">
        <w:rPr>
          <w:bCs/>
          <w:highlight w:val="yellow"/>
        </w:rPr>
        <w:t>.</w:t>
      </w:r>
    </w:p>
    <w:p w14:paraId="7CCFBF86" w14:textId="6C5440A2" w:rsidR="006A630B" w:rsidRDefault="006A630B" w:rsidP="00490B0A">
      <w:pPr>
        <w:pStyle w:val="Default"/>
        <w:ind w:firstLine="567"/>
        <w:jc w:val="both"/>
        <w:rPr>
          <w:bCs/>
        </w:rPr>
      </w:pPr>
      <w:r w:rsidRPr="003A7C5C">
        <w:rPr>
          <w:bCs/>
        </w:rPr>
        <w:t>Runtuhnya rasa nasioalisme menjadi polemi</w:t>
      </w:r>
      <w:r w:rsidR="00490B0A" w:rsidRPr="003A7C5C">
        <w:rPr>
          <w:bCs/>
        </w:rPr>
        <w:t>k</w:t>
      </w:r>
      <w:r w:rsidRPr="003A7C5C">
        <w:rPr>
          <w:bCs/>
        </w:rPr>
        <w:t xml:space="preserve"> ditengah mayarakat yang disebabkan oleh beberapa fa</w:t>
      </w:r>
      <w:r w:rsidR="00490B0A" w:rsidRPr="003A7C5C">
        <w:rPr>
          <w:bCs/>
        </w:rPr>
        <w:t>kt</w:t>
      </w:r>
      <w:r w:rsidRPr="003A7C5C">
        <w:rPr>
          <w:bCs/>
        </w:rPr>
        <w:t xml:space="preserve">or misalnya arus globalisasi </w:t>
      </w:r>
      <w:r w:rsidRPr="00B72D37">
        <w:rPr>
          <w:bCs/>
          <w:highlight w:val="yellow"/>
        </w:rPr>
        <w:fldChar w:fldCharType="begin" w:fldLock="1"/>
      </w:r>
      <w:r w:rsidR="00B72D37" w:rsidRPr="00B72D37">
        <w:rPr>
          <w:bCs/>
          <w:highlight w:val="yellow"/>
        </w:rPr>
        <w:instrText>ADDIN CSL_CITATION {"citationItems":[{"id":"ITEM-1","itemData":{"abstract":"This study aims to determine the nature of nationalism in students through civic education. The research method uses a qualitative approach with literature study methods from reliable sources. Citizenship education aims to create citizens who have iansight into nationality, instill a sense of love for the country, and feel proud to be Indonesian citizens in the nation's future youth, including students. With the development of technology in the era of globalization, it has demanded high morality and understanding of nationalism. To add to the spirit of nationalism among the younger generation, especially students, namely mentality development, redefinition of the understanding and implementation of the values of nationalism.","author":[{"dropping-particle":"","family":"Fauziah","given":"Isna Nadifah Nur","non-dropping-particle":"","parse-names":false,"suffix":""},{"dropping-particle":"","family":"Dewi","given":"Dinie Anggraeni","non-dropping-particle":"","parse-names":false,"suffix":""}],"container-title":"IJOIS: Indonesian Journal of Islamic Studies","id":"ITEM-1","issue":"02","issued":{"date-parts":[["2021"]]},"page":"93-103","title":"Membangun Semangat Nasionalisme Mahasiswa Melalui Pendidikan Kewarganegaraan","type":"article-journal","volume":"2"},"uris":["http://www.mendeley.com/documents/?uuid=01cd5358-2109-4d30-98ca-2cb16fff5654","http://www.mendeley.com/documents/?uuid=cb756b99-a00b-4afb-aaac-b2dced245299"]}],"mendeley":{"formattedCitation":"(Fauziah &amp; Dewi, 2021)","plainTextFormattedCitation":"(Fauziah &amp; Dewi, 2021)","previouslyFormattedCitation":"(Fauziah &amp; Dewi, 2021)"},"properties":{"noteIndex":0},"schema":"https://github.com/citation-style-language/schema/raw/master/csl-citation.json"}</w:instrText>
      </w:r>
      <w:r w:rsidRPr="00B72D37">
        <w:rPr>
          <w:bCs/>
          <w:highlight w:val="yellow"/>
        </w:rPr>
        <w:fldChar w:fldCharType="separate"/>
      </w:r>
      <w:r w:rsidR="00B72D37" w:rsidRPr="00B72D37">
        <w:rPr>
          <w:bCs/>
          <w:noProof/>
          <w:highlight w:val="yellow"/>
        </w:rPr>
        <w:t>(Fauziah &amp; Dewi, 2021)</w:t>
      </w:r>
      <w:r w:rsidRPr="00B72D37">
        <w:rPr>
          <w:bCs/>
          <w:highlight w:val="yellow"/>
        </w:rPr>
        <w:fldChar w:fldCharType="end"/>
      </w:r>
      <w:r w:rsidRPr="003A7C5C">
        <w:rPr>
          <w:bCs/>
        </w:rPr>
        <w:t>.</w:t>
      </w:r>
      <w:r w:rsidR="00490B0A" w:rsidRPr="003A7C5C">
        <w:rPr>
          <w:bCs/>
        </w:rPr>
        <w:t xml:space="preserve"> Arus globalisasi dimulai sejak milenium baru yang ditandai dengan semakin cepatnya arus informasi. </w:t>
      </w:r>
      <w:r w:rsidR="00AD57CD" w:rsidRPr="003A7C5C">
        <w:rPr>
          <w:bCs/>
        </w:rPr>
        <w:t xml:space="preserve">Proses globalisasi secara konseptual selama ini dianggap mendatangkan permasalahan bagi nasionalisme </w:t>
      </w:r>
      <w:r w:rsidR="00AD57CD" w:rsidRPr="00B72D37">
        <w:rPr>
          <w:bCs/>
          <w:highlight w:val="yellow"/>
        </w:rPr>
        <w:fldChar w:fldCharType="begin" w:fldLock="1"/>
      </w:r>
      <w:r w:rsidR="00C7402D">
        <w:rPr>
          <w:bCs/>
          <w:highlight w:val="yellow"/>
        </w:rPr>
        <w:instrText>ADDIN CSL_CITATION {"citationItems":[{"id":"ITEM-1","itemData":{"DOI":"10.24269/jpk.v5.n2.2020.pp34-43","ISSN":"25492683","abstract":"Pandemi Covid-19 yang telah mewabah di seluruh dunia termasuk Indonesia saat ini menjadi masalah serius dan harus segera diberikan solusi. Para ahli matematika, epidemologi, kesehatan, dan sosial juga turut serta dalam memberikan solusi terbaik untuk masyarakat, baik dari sisi penanggulangan virus ataupun rekayasa sosial dari adanya pandemi. Tujuan penelitian adalah memberikan pandangan bagaimana menjadi warga negara yang baik pada saat kenormalan baru. Penelitian menggunakan metode kualitatif dengan pendekatan kepustakaan. Analisis data menggunakan diskriptif. Sumber data yang digunakan adalah artikel, jurnal, buku, dokumen resmi, penelitian terdahulu serta menggunakan sumber lain seperti youtube atau media sosial (instagram, facebook, dan twitter). Dari hasil penelitian diketahui bahwa dalam menghadapi pandemi Covid-19 ini masyarakat sebagai bagian dari warga negara yang berkebajikan (civic virtue) maka diwajibkan untuk menjadi individu yang berkarakter disiplin.","author":[{"dropping-particle":"","family":"Murdiono","given":"Mukhamad","non-dropping-particle":"","parse-names":false,"suffix":""},{"dropping-particle":"","family":"Suyato","given":"Suyato","non-dropping-particle":"","parse-names":false,"suffix":""},{"dropping-particle":"","family":"Arpannudin","given":"Iqbal","non-dropping-particle":"","parse-names":false,"suffix":""}],"container-title":"Jurnal Pancasila dan Kewarganegaraan","id":"ITEM-1","issue":"2","issued":{"date-parts":[["2020"]]},"page":"34-43","title":"Strategi Penguatan Nasionalisme Perbatasan Indonesia","type":"article-journal","volume":"5"},"uris":["http://www.mendeley.com/documents/?uuid=a12f6043-747c-45bd-acd4-2b36d1b1b1f6","http://www.mendeley.com/documents/?uuid=5f9c629f-32d8-4c1e-aa2e-bb2449d2061f"]}],"mendeley":{"formattedCitation":"(Murdiono et al., 2020)","plainTextFormattedCitation":"(Murdiono et al., 2020)","previouslyFormattedCitation":"(Murdiono et al., 2020)"},"properties":{"noteIndex":0},"schema":"https://github.com/citation-style-language/schema/raw/master/csl-citation.json"}</w:instrText>
      </w:r>
      <w:r w:rsidR="00AD57CD" w:rsidRPr="00B72D37">
        <w:rPr>
          <w:bCs/>
          <w:highlight w:val="yellow"/>
        </w:rPr>
        <w:fldChar w:fldCharType="separate"/>
      </w:r>
      <w:r w:rsidR="00C7402D" w:rsidRPr="00C7402D">
        <w:rPr>
          <w:bCs/>
          <w:noProof/>
          <w:highlight w:val="yellow"/>
        </w:rPr>
        <w:t>(Murdiono et al., 2020)</w:t>
      </w:r>
      <w:r w:rsidR="00AD57CD" w:rsidRPr="00B72D37">
        <w:rPr>
          <w:bCs/>
          <w:highlight w:val="yellow"/>
        </w:rPr>
        <w:fldChar w:fldCharType="end"/>
      </w:r>
      <w:r w:rsidR="00490B0A" w:rsidRPr="003A7C5C">
        <w:rPr>
          <w:bCs/>
        </w:rPr>
        <w:t xml:space="preserve">. </w:t>
      </w:r>
      <w:r w:rsidR="00680D74" w:rsidRPr="003A7C5C">
        <w:rPr>
          <w:bCs/>
        </w:rPr>
        <w:t xml:space="preserve">Globalisasi berlangsung disemua bidang kehidupan seperti bidang ideologi, politik, ekonomi, sosial budaya, pertahanan keamanan dan lain-lain </w:t>
      </w:r>
      <w:r w:rsidR="00680D74" w:rsidRPr="00B72D37">
        <w:rPr>
          <w:bCs/>
          <w:highlight w:val="yellow"/>
        </w:rPr>
        <w:fldChar w:fldCharType="begin" w:fldLock="1"/>
      </w:r>
      <w:r w:rsidR="0069624B" w:rsidRPr="00B72D37">
        <w:rPr>
          <w:bCs/>
          <w:highlight w:val="yellow"/>
        </w:rPr>
        <w:instrText>ADDIN CSL_CITATION {"citationItems":[{"id":"ITEM-1","itemData":{"ISBN":"978-602-5620-12-6","abstract":"contoh abstrak","author":[{"dropping-particle":"","family":"Nurgiansah","given":"T Heru","non-dropping-particle":"","parse-names":false,"suffix":""}],"container-title":"Solok: CV Mitra Cendekia Media","id":"ITEM-1","issued":{"date-parts":[["2021"]]},"title":"Pendidikan Pancasila","type":"book"},"uris":["http://www.mendeley.com/documents/?uuid=8fa7cb8d-c4e1-4f3f-814e-1a09a7b1e217","http://www.mendeley.com/documents/?uuid=854231a7-a18b-4825-be3a-79ab95d135b5"]}],"mendeley":{"formattedCitation":"(Nurgiansah, 2021)","plainTextFormattedCitation":"(Nurgiansah, 2021)","previouslyFormattedCitation":"(Nurgiansah, 2021)"},"properties":{"noteIndex":0},"schema":"https://github.com/citation-style-language/schema/raw/master/csl-citation.json"}</w:instrText>
      </w:r>
      <w:r w:rsidR="00680D74" w:rsidRPr="00B72D37">
        <w:rPr>
          <w:bCs/>
          <w:highlight w:val="yellow"/>
        </w:rPr>
        <w:fldChar w:fldCharType="separate"/>
      </w:r>
      <w:r w:rsidR="00680D74" w:rsidRPr="00B72D37">
        <w:rPr>
          <w:bCs/>
          <w:noProof/>
          <w:highlight w:val="yellow"/>
        </w:rPr>
        <w:t>(Nurgiansah, 2021)</w:t>
      </w:r>
      <w:r w:rsidR="00680D74" w:rsidRPr="00B72D37">
        <w:rPr>
          <w:bCs/>
          <w:highlight w:val="yellow"/>
        </w:rPr>
        <w:fldChar w:fldCharType="end"/>
      </w:r>
      <w:r w:rsidR="00490B0A" w:rsidRPr="00B72D37">
        <w:rPr>
          <w:bCs/>
          <w:highlight w:val="yellow"/>
        </w:rPr>
        <w:t>.</w:t>
      </w:r>
    </w:p>
    <w:p w14:paraId="32842FD0" w14:textId="14388520" w:rsidR="003F6FA7" w:rsidRDefault="00B53959" w:rsidP="003F6FA7">
      <w:pPr>
        <w:pStyle w:val="Default"/>
        <w:ind w:firstLine="567"/>
        <w:jc w:val="both"/>
        <w:rPr>
          <w:bCs/>
        </w:rPr>
      </w:pPr>
      <w:r w:rsidRPr="00B53959">
        <w:rPr>
          <w:bCs/>
        </w:rPr>
        <w:t>Nasionalisme membentuk ikatan</w:t>
      </w:r>
      <w:r>
        <w:rPr>
          <w:bCs/>
        </w:rPr>
        <w:t xml:space="preserve"> bersama. </w:t>
      </w:r>
      <w:r w:rsidRPr="00B53959">
        <w:rPr>
          <w:bCs/>
        </w:rPr>
        <w:t>Nasionalisme</w:t>
      </w:r>
      <w:r>
        <w:rPr>
          <w:bCs/>
        </w:rPr>
        <w:t xml:space="preserve"> merupakan jiwa dan semangat serta rasa cinta terhadap bangsa baik dalam </w:t>
      </w:r>
      <w:r w:rsidRPr="00B53959">
        <w:rPr>
          <w:bCs/>
        </w:rPr>
        <w:t xml:space="preserve">dalam kebersamaan maupun dalam pengorbanan </w:t>
      </w:r>
      <w:r>
        <w:rPr>
          <w:bCs/>
        </w:rPr>
        <w:t xml:space="preserve">demi kepentingan bersama </w:t>
      </w:r>
      <w:r w:rsidRPr="003F6FA7">
        <w:rPr>
          <w:bCs/>
          <w:highlight w:val="yellow"/>
        </w:rPr>
        <w:fldChar w:fldCharType="begin" w:fldLock="1"/>
      </w:r>
      <w:r w:rsidR="00020766">
        <w:rPr>
          <w:bCs/>
          <w:highlight w:val="yellow"/>
        </w:rPr>
        <w:instrText>ADDIN CSL_CITATION {"citationItems":[{"id":"ITEM-1","itemData":{"DOI":"10.23887/MKFIS.V11I1.452","ISSN":"2714-7800","abstract":"ABSTRAK Nasionalisme merupakan jiwa dan semangat yang membentuk ikatan bersama, baik dalam hal kebersamaan maupun dalam hal pengorbanan demi bangsa dan negara. Namun pasang surut rasa kebangsaan yang ditunjukkan oleh masyarakat Indonesia mengindikasikan belum mengakarnya nasionalisme pada hati sanubari setiap anak bangsa. Kondisi ini terlegitimasi dengan adanya gerakan sparatisme yang bertujuan untuk memisahkan diri dari Negara Kesatuan Republik Indonesia. Nasionalisme Indonesia hanya bergema ketika ada imprialisme atau ancaman yang datang dari luar saja. Sehingga patut dipertanyakan lebih dalam, apakah nasionalisme Indonesia hanya terbentuk dalam tataran “grand narrasi” yang diikrarkan oleh para pendiri bangsa dan kalangan elit politik saja?. Guna kepentingan politik!. Sementara pondasi dasar yang semestinya dibangun oleh akar rumput tidak memahami hakekat dan makna dasar nasionalisme Indonesia. Bahkan “terkesan” nasionalisme Indonesi belum menemukan “bentuk yang pasti”, yang dapat dijadikan pedoman oleh penyelenggara negara dan generasi penerus bangsa. Sehingga, apa yang didengung-dengungkan oleh “penguasa” tidak sejalan dengan tindakan dan tata laku yang terrefleksikan dalam kehidupan berbangsa dan bernegara. Berkenaan dengan itu, tampaknya perlu kita analisis kembali nasionalisme masyarakat Indoensia berdasarkan perspektif postmodern. Kata Kunci: nasionalisme, postmodernisme, poststrukturalisme.","author":[{"dropping-particle":"","family":"Suastika","given":"I Nengah","non-dropping-particle":"","parse-names":false,"suffix":""}],"container-title":"Media Komunikasi FPIPS","id":"ITEM-1","issue":"1","issued":{"date-parts":[["2013","4","11"]]},"page":"30-44","title":"Nasionalisme dalam Perspektif Postmodernisme, Poststrukturalisme dan Postkolonialisme","type":"article-journal","volume":"11"},"uris":["http://www.mendeley.com/documents/?uuid=002fa68a-9947-32ae-a18d-382d89ef1ecf"]}],"mendeley":{"formattedCitation":"(Suastika, 2013)","plainTextFormattedCitation":"(Suastika, 2013)","previouslyFormattedCitation":"(Suastika, 2013)"},"properties":{"noteIndex":0},"schema":"https://github.com/citation-style-language/schema/raw/master/csl-citation.json"}</w:instrText>
      </w:r>
      <w:r w:rsidRPr="003F6FA7">
        <w:rPr>
          <w:bCs/>
          <w:highlight w:val="yellow"/>
        </w:rPr>
        <w:fldChar w:fldCharType="separate"/>
      </w:r>
      <w:r w:rsidRPr="003F6FA7">
        <w:rPr>
          <w:bCs/>
          <w:noProof/>
          <w:highlight w:val="yellow"/>
        </w:rPr>
        <w:t>(Suastika, 2013)</w:t>
      </w:r>
      <w:r w:rsidRPr="003F6FA7">
        <w:rPr>
          <w:bCs/>
          <w:highlight w:val="yellow"/>
        </w:rPr>
        <w:fldChar w:fldCharType="end"/>
      </w:r>
      <w:r w:rsidRPr="003F6FA7">
        <w:rPr>
          <w:bCs/>
          <w:highlight w:val="yellow"/>
        </w:rPr>
        <w:t>.</w:t>
      </w:r>
      <w:r>
        <w:rPr>
          <w:bCs/>
        </w:rPr>
        <w:t xml:space="preserve"> </w:t>
      </w:r>
      <w:r w:rsidR="003F6FA7" w:rsidRPr="003A7C5C">
        <w:rPr>
          <w:bCs/>
        </w:rPr>
        <w:t xml:space="preserve">Sikap nasionalisme dan patriotisme sejalan dengan sikap bela negara warganya. </w:t>
      </w:r>
      <w:r w:rsidR="003F6FA7">
        <w:t xml:space="preserve">Karenanya nasionalisme erat kaitannya dengan suatu kesadaran atau keinsyafan warga terhadap suatu bangsa </w:t>
      </w:r>
      <w:r w:rsidR="003F6FA7" w:rsidRPr="00526F15">
        <w:rPr>
          <w:highlight w:val="yellow"/>
        </w:rPr>
        <w:fldChar w:fldCharType="begin" w:fldLock="1"/>
      </w:r>
      <w:r w:rsidR="003F6FA7">
        <w:rPr>
          <w:highlight w:val="yellow"/>
        </w:rPr>
        <w:instrText>ADDIN CSL_CITATION {"citationItems":[{"id":"ITEM-1","itemData":{"ISSN":"2528-5858","author":[{"dropping-particle":"","family":"Kusumawardani","given":"Anggraeni","non-dropping-particle":"","parse-names":false,"suffix":""},{"dropping-particle":"","family":"Faturochman","given":"M A","non-dropping-particle":"","parse-names":false,"suffix":""}],"container-title":"Buletin Psikologi","id":"ITEM-1","issue":"2","issued":{"date-parts":[["2004"]]},"page":"61-72","title":"Nasionalisme","type":"article-journal","volume":"12"},"uris":["http://www.mendeley.com/documents/?uuid=fed75805-2533-4a95-81ad-4f533f739877"]}],"mendeley":{"formattedCitation":"(Kusumawardani &amp; Faturochman, 2004)","plainTextFormattedCitation":"(Kusumawardani &amp; Faturochman, 2004)","previouslyFormattedCitation":"(Kusumawardani &amp; Faturochman, 2004)"},"properties":{"noteIndex":0},"schema":"https://github.com/citation-style-language/schema/raw/master/csl-citation.json"}</w:instrText>
      </w:r>
      <w:r w:rsidR="003F6FA7" w:rsidRPr="00526F15">
        <w:rPr>
          <w:highlight w:val="yellow"/>
        </w:rPr>
        <w:fldChar w:fldCharType="separate"/>
      </w:r>
      <w:r w:rsidR="003F6FA7" w:rsidRPr="00526F15">
        <w:rPr>
          <w:noProof/>
          <w:highlight w:val="yellow"/>
        </w:rPr>
        <w:t>(Kusumawardani &amp; Faturochman, 2004)</w:t>
      </w:r>
      <w:r w:rsidR="003F6FA7" w:rsidRPr="00526F15">
        <w:rPr>
          <w:highlight w:val="yellow"/>
        </w:rPr>
        <w:fldChar w:fldCharType="end"/>
      </w:r>
      <w:r w:rsidR="003F6FA7" w:rsidRPr="00526F15">
        <w:rPr>
          <w:highlight w:val="yellow"/>
        </w:rPr>
        <w:t>.</w:t>
      </w:r>
      <w:r w:rsidR="003F6FA7">
        <w:t xml:space="preserve"> Nasionalisme merupakan kecintaan dan keyakikan yang diteguh warga atas suatu bangsa dan nasionalitasnya </w:t>
      </w:r>
      <w:r w:rsidR="003F6FA7" w:rsidRPr="00526F15">
        <w:rPr>
          <w:highlight w:val="yellow"/>
        </w:rPr>
        <w:fldChar w:fldCharType="begin" w:fldLock="1"/>
      </w:r>
      <w:r w:rsidR="003F6FA7">
        <w:rPr>
          <w:highlight w:val="yellow"/>
        </w:rPr>
        <w:instrText>ADDIN CSL_CITATION {"citationItems":[{"id":"ITEM-1","itemData":{"ISSN":"2528-5858","author":[{"dropping-particle":"","family":"Kusumawardani","given":"Anggraeni","non-dropping-particle":"","parse-names":false,"suffix":""},{"dropping-particle":"","family":"Faturochman","given":"M A","non-dropping-particle":"","parse-names":false,"suffix":""}],"container-title":"Buletin Psikologi","id":"ITEM-1","issue":"2","issued":{"date-parts":[["2004"]]},"page":"61-72","title":"Nasionalisme","type":"article-journal","volume":"12"},"uris":["http://www.mendeley.com/documents/?uuid=fed75805-2533-4a95-81ad-4f533f739877"]}],"mendeley":{"formattedCitation":"(Kusumawardani &amp; Faturochman, 2004)","plainTextFormattedCitation":"(Kusumawardani &amp; Faturochman, 2004)","previouslyFormattedCitation":"(Kusumawardani &amp; Faturochman, 2004)"},"properties":{"noteIndex":0},"schema":"https://github.com/citation-style-language/schema/raw/master/csl-citation.json"}</w:instrText>
      </w:r>
      <w:r w:rsidR="003F6FA7" w:rsidRPr="00526F15">
        <w:rPr>
          <w:highlight w:val="yellow"/>
        </w:rPr>
        <w:fldChar w:fldCharType="separate"/>
      </w:r>
      <w:r w:rsidR="003F6FA7" w:rsidRPr="00526F15">
        <w:rPr>
          <w:noProof/>
          <w:highlight w:val="yellow"/>
        </w:rPr>
        <w:t>(Kusumawardani &amp; Faturochman, 2004)</w:t>
      </w:r>
      <w:r w:rsidR="003F6FA7" w:rsidRPr="00526F15">
        <w:rPr>
          <w:highlight w:val="yellow"/>
        </w:rPr>
        <w:fldChar w:fldCharType="end"/>
      </w:r>
      <w:r w:rsidR="003F6FA7" w:rsidRPr="00526F15">
        <w:rPr>
          <w:highlight w:val="yellow"/>
        </w:rPr>
        <w:t>.</w:t>
      </w:r>
      <w:r w:rsidR="003F6FA7">
        <w:t xml:space="preserve"> </w:t>
      </w:r>
      <w:r w:rsidR="003F6FA7" w:rsidRPr="003A7C5C">
        <w:rPr>
          <w:bCs/>
        </w:rPr>
        <w:t xml:space="preserve">Jika dahulu konteks bela negara adalah mengangkat senjata di medan perang, maka saat ini arti bela negara semakin luas tergantung sudut pandang. Bela Negara merupakan hak dan kewajiban warga negara sesuai dengan tuntunan UUD 1945 </w:t>
      </w:r>
      <w:r w:rsidR="003F6FA7" w:rsidRPr="00B72D37">
        <w:rPr>
          <w:bCs/>
          <w:highlight w:val="yellow"/>
        </w:rPr>
        <w:fldChar w:fldCharType="begin" w:fldLock="1"/>
      </w:r>
      <w:r w:rsidR="003F6FA7">
        <w:rPr>
          <w:bCs/>
          <w:highlight w:val="yellow"/>
        </w:rPr>
        <w:instrText>ADDIN CSL_CITATION {"citationItems":[{"id":"ITEM-1","itemData":{"DOI":"10.54755/defendonesia.v3i2.71","ISSN":"2354-6964","abstract":"Bela Negara merupakan hak dan kewajiban warga negara sesuai dengan tuntunan UUD 1945.Bela Negara adalah salah satu sistem pertahanan rakyat semesta yang perlu dilakukan untuk dapat mengantisipasi segala macam ancaman yang kompleks dan multidimensional dalam usaha menghadapi ancaman saat ini dan ancaman di masa depan yang tentu akan berkembang sesuai dengan perkembangan jaman. Salah satu cara untuk dapat meratakan Bela Negara agar bisa diterima oleh seluruh warga negara Indonesia yaitu melalui pendidikan. Pelaksanaan Bela Negara dalam ruang lingkup pendidikan tidak akan terlaksana apabila tidak adanya payung kurikulum yang memuat tentang Bela Negara. Struktur kurikulum Bela Negara mengarah pada kompetensi yang diinginkan sesuai dengan ciri-ciri Bela Negara yang meliputi cinta tanah air, sadar berbangsa dan bernegara, yakin akan Pancasila sebagai ideologi negara, rela berkorban untuk bangsa dan negara, dan memiliki kemampuan Bela Negara. Untuk dapat menyempurnakan kurikulum Bela Negara yang dapat dijadikan landasan implementasi di Pendidikan formal tersebut maka diperlukan pengembangan kurikulum melalui adanya kerjasama antara kementerian terkait dan melibatkan ahli kurikulum beserta seluruh elemen terkait untuk dapat mengembangkan kurikulum Bela Negara.","author":[{"dropping-particle":"","family":"Kurniawan","given":"Dedi Muhammad","non-dropping-particle":"","parse-names":false,"suffix":""},{"dropping-particle":"","family":"Utanto","given":"Yuli","non-dropping-particle":"","parse-names":false,"suffix":""}],"container-title":"Defendonesia","id":"ITEM-1","issue":"2","issued":{"date-parts":[["2018"]]},"page":"1-12","title":"Kurikulum Bela Negara Sebuah Kebutuhan Kurikulim Saat Ini dan Masa Depan","type":"article-journal","volume":"3"},"uris":["http://www.mendeley.com/documents/?uuid=9d1fc4dd-50de-4360-aa64-9eb36c570ba3","http://www.mendeley.com/documents/?uuid=ad9661f1-9862-4d2b-9b4d-e0c158b00e2d"]}],"mendeley":{"formattedCitation":"(Kurniawan &amp; Utanto, 2018)","plainTextFormattedCitation":"(Kurniawan &amp; Utanto, 2018)","previouslyFormattedCitation":"(Kurniawan &amp; Utanto, 2018)"},"properties":{"noteIndex":0},"schema":"https://github.com/citation-style-language/schema/raw/master/csl-citation.json"}</w:instrText>
      </w:r>
      <w:r w:rsidR="003F6FA7" w:rsidRPr="00B72D37">
        <w:rPr>
          <w:bCs/>
          <w:highlight w:val="yellow"/>
        </w:rPr>
        <w:fldChar w:fldCharType="separate"/>
      </w:r>
      <w:r w:rsidR="003F6FA7" w:rsidRPr="00B72D37">
        <w:rPr>
          <w:bCs/>
          <w:noProof/>
          <w:highlight w:val="yellow"/>
        </w:rPr>
        <w:t>(Kurniawan &amp; Utanto, 2018)</w:t>
      </w:r>
      <w:r w:rsidR="003F6FA7" w:rsidRPr="00B72D37">
        <w:rPr>
          <w:bCs/>
          <w:highlight w:val="yellow"/>
        </w:rPr>
        <w:fldChar w:fldCharType="end"/>
      </w:r>
      <w:r w:rsidR="003F6FA7" w:rsidRPr="00B72D37">
        <w:rPr>
          <w:bCs/>
          <w:highlight w:val="yellow"/>
        </w:rPr>
        <w:t>.</w:t>
      </w:r>
    </w:p>
    <w:p w14:paraId="03D19585" w14:textId="7F68510E" w:rsidR="00333A0C" w:rsidRDefault="00333A0C" w:rsidP="003F6FA7">
      <w:pPr>
        <w:pStyle w:val="Default"/>
        <w:ind w:firstLine="567"/>
        <w:jc w:val="both"/>
        <w:rPr>
          <w:bCs/>
        </w:rPr>
      </w:pPr>
      <w:r>
        <w:rPr>
          <w:bCs/>
        </w:rPr>
        <w:t xml:space="preserve">Untuk membentuk </w:t>
      </w:r>
      <w:r w:rsidR="00020766">
        <w:rPr>
          <w:bCs/>
        </w:rPr>
        <w:t xml:space="preserve">nasionalisme waga </w:t>
      </w:r>
      <w:r>
        <w:rPr>
          <w:bCs/>
        </w:rPr>
        <w:t>muda, perlu satu wahana pendidikan yang membangun sikap nasionalisme</w:t>
      </w:r>
      <w:r w:rsidR="00020766">
        <w:rPr>
          <w:bCs/>
        </w:rPr>
        <w:t xml:space="preserve"> yang berkesinambungan </w:t>
      </w:r>
      <w:r w:rsidR="00020766" w:rsidRPr="00020766">
        <w:rPr>
          <w:bCs/>
          <w:highlight w:val="yellow"/>
        </w:rPr>
        <w:fldChar w:fldCharType="begin" w:fldLock="1"/>
      </w:r>
      <w:r w:rsidR="00020766" w:rsidRPr="00020766">
        <w:rPr>
          <w:bCs/>
          <w:highlight w:val="yellow"/>
        </w:rPr>
        <w:instrText>ADDIN CSL_CITATION {"citationItems":[{"id":"ITEM-1","itemData":{"abstract":"Today's Indonesian nationalism is experiencing degradation with increasing interethnic, interfaith conflicts, and other national disintegration phenomena. Radicalism and terrorism that have occurred lately have invited concerns from many parties, because they involve young people who are actually the generation of future leaders of the nation. happened because the spirit of nationalism began to erode among the younger generation. In order to break the chain of radicalism among the younger generation, nationalism must be built among the younger generation through the provision of sustainable character education starting from families, educational institutions and the community and carried out from the age of elementary school to university. love the homeland of the young generation who will be able to become the vanguard in guarding the Unitary State of the Republic of Indonesia.","author":[{"dropping-particle":"","family":"Werdiningsih","given":"Rini","non-dropping-particle":"","parse-names":false,"suffix":""}],"container-title":"Majalah Ilmiah FISIP UNTAG Semarang","id":"ITEM-1","issue":"18","issued":{"date-parts":[["2018"]]},"page":"1-17","title":"Membangun Semangat Nasionalisme Generasi Muda dalam Bingkai Pendidikan Karakter","type":"article-journal","volume":"13"},"uris":["http://www.mendeley.com/documents/?uuid=f3a82537-07ef-4a73-acbb-279ffce753d9"]}],"mendeley":{"formattedCitation":"(Werdiningsih, 2018)","plainTextFormattedCitation":"(Werdiningsih, 2018)","previouslyFormattedCitation":"(Werdiningsih, 2018)"},"properties":{"noteIndex":0},"schema":"https://github.com/citation-style-language/schema/raw/master/csl-citation.json"}</w:instrText>
      </w:r>
      <w:r w:rsidR="00020766" w:rsidRPr="00020766">
        <w:rPr>
          <w:bCs/>
          <w:highlight w:val="yellow"/>
        </w:rPr>
        <w:fldChar w:fldCharType="separate"/>
      </w:r>
      <w:r w:rsidR="00020766" w:rsidRPr="00020766">
        <w:rPr>
          <w:bCs/>
          <w:noProof/>
          <w:highlight w:val="yellow"/>
        </w:rPr>
        <w:t>(Werdiningsih, 2018)</w:t>
      </w:r>
      <w:r w:rsidR="00020766" w:rsidRPr="00020766">
        <w:rPr>
          <w:bCs/>
          <w:highlight w:val="yellow"/>
        </w:rPr>
        <w:fldChar w:fldCharType="end"/>
      </w:r>
      <w:r w:rsidR="00020766" w:rsidRPr="00020766">
        <w:rPr>
          <w:bCs/>
          <w:highlight w:val="yellow"/>
        </w:rPr>
        <w:t>.</w:t>
      </w:r>
      <w:r w:rsidR="00020766">
        <w:rPr>
          <w:bCs/>
        </w:rPr>
        <w:t xml:space="preserve"> Pendidikan tersebut diantaranya dilakukan melalui lembaga pendidikan dari usia sekolah dasar hingga pendidikan tinggi </w:t>
      </w:r>
      <w:r w:rsidR="00020766" w:rsidRPr="00020766">
        <w:rPr>
          <w:bCs/>
          <w:highlight w:val="yellow"/>
        </w:rPr>
        <w:fldChar w:fldCharType="begin" w:fldLock="1"/>
      </w:r>
      <w:r w:rsidR="00020766">
        <w:rPr>
          <w:bCs/>
          <w:highlight w:val="yellow"/>
        </w:rPr>
        <w:instrText>ADDIN CSL_CITATION {"citationItems":[{"id":"ITEM-1","itemData":{"abstract":"Today's Indonesian nationalism is experiencing degradation with increasing interethnic, interfaith conflicts, and other national disintegration phenomena. Radicalism and terrorism that have occurred lately have invited concerns from many parties, because they involve young people who are actually the generation of future leaders of the nation. happened because the spirit of nationalism began to erode among the younger generation. In order to break the chain of radicalism among the younger generation, nationalism must be built among the younger generation through the provision of sustainable character education starting from families, educational institutions and the community and carried out from the age of elementary school to university. love the homeland of the young generation who will be able to become the vanguard in guarding the Unitary State of the Republic of Indonesia.","author":[{"dropping-particle":"","family":"Werdiningsih","given":"Rini","non-dropping-particle":"","parse-names":false,"suffix":""}],"container-title":"Majalah Ilmiah FISIP UNTAG Semarang","id":"ITEM-1","issue":"18","issued":{"date-parts":[["2018"]]},"page":"1-17","title":"Membangun Semangat Nasionalisme Generasi Muda dalam Bingkai Pendidikan Karakter","type":"article-journal","volume":"13"},"uris":["http://www.mendeley.com/documents/?uuid=f3a82537-07ef-4a73-acbb-279ffce753d9"]}],"mendeley":{"formattedCitation":"(Werdiningsih, 2018)","plainTextFormattedCitation":"(Werdiningsih, 2018)","previouslyFormattedCitation":"(Werdiningsih, 2018)"},"properties":{"noteIndex":0},"schema":"https://github.com/citation-style-language/schema/raw/master/csl-citation.json"}</w:instrText>
      </w:r>
      <w:r w:rsidR="00020766" w:rsidRPr="00020766">
        <w:rPr>
          <w:bCs/>
          <w:highlight w:val="yellow"/>
        </w:rPr>
        <w:fldChar w:fldCharType="separate"/>
      </w:r>
      <w:r w:rsidR="00020766" w:rsidRPr="00020766">
        <w:rPr>
          <w:bCs/>
          <w:noProof/>
          <w:highlight w:val="yellow"/>
        </w:rPr>
        <w:t>(Werdiningsih, 2018)</w:t>
      </w:r>
      <w:r w:rsidR="00020766" w:rsidRPr="00020766">
        <w:rPr>
          <w:bCs/>
          <w:highlight w:val="yellow"/>
        </w:rPr>
        <w:fldChar w:fldCharType="end"/>
      </w:r>
      <w:r w:rsidR="00020766" w:rsidRPr="00020766">
        <w:rPr>
          <w:bCs/>
          <w:highlight w:val="yellow"/>
        </w:rPr>
        <w:t>.</w:t>
      </w:r>
      <w:r w:rsidR="00020766">
        <w:rPr>
          <w:bCs/>
        </w:rPr>
        <w:t xml:space="preserve"> Pendidikan Kewarganegaraan (selanjutnya, PKn) memiliki peran penting untuk mengembangkan w</w:t>
      </w:r>
      <w:r w:rsidR="00020766" w:rsidRPr="00020766">
        <w:rPr>
          <w:bCs/>
        </w:rPr>
        <w:t xml:space="preserve">arga muda </w:t>
      </w:r>
      <w:r w:rsidR="00020766" w:rsidRPr="00020766">
        <w:rPr>
          <w:bCs/>
          <w:i/>
        </w:rPr>
        <w:t>(young citizen)</w:t>
      </w:r>
      <w:r w:rsidR="00020766" w:rsidRPr="00020766">
        <w:rPr>
          <w:bCs/>
        </w:rPr>
        <w:t xml:space="preserve"> menjadi warga dewasa </w:t>
      </w:r>
      <w:r w:rsidR="00020766">
        <w:rPr>
          <w:bCs/>
        </w:rPr>
        <w:t>yang memiliki sikap kewarganegaraan yang</w:t>
      </w:r>
      <w:r w:rsidR="00020766" w:rsidRPr="00020766">
        <w:rPr>
          <w:bCs/>
        </w:rPr>
        <w:t xml:space="preserve"> mencakup keteguhan, komitmen kebangsaan dan cinta tanah air, dan rasa tanggun</w:t>
      </w:r>
      <w:r w:rsidR="00020766">
        <w:rPr>
          <w:bCs/>
        </w:rPr>
        <w:t xml:space="preserve">g jawab sebagai warga Indonesia </w:t>
      </w:r>
      <w:r w:rsidR="00020766" w:rsidRPr="00020766">
        <w:rPr>
          <w:bCs/>
          <w:highlight w:val="yellow"/>
        </w:rPr>
        <w:fldChar w:fldCharType="begin" w:fldLock="1"/>
      </w:r>
      <w:r w:rsidR="00191235">
        <w:rPr>
          <w:bCs/>
          <w:highlight w:val="yellow"/>
        </w:rPr>
        <w:instrText>ADDIN CSL_CITATION {"citationItems":[{"id":"ITEM-1","itemData":{"DOI":"10.31004/edukatif.v3i5.1052","ISSN":"2656-8071","abstract":"UUDNRI Tahun 1945 menegaskan bahwa Indonesia adalah negara hukum. Salah satu wujudnya yaitu pengaturan muatan PKn dalam UU Sisdiknas sebagai mata kuliah wajib pada setiap jenjang pendidikan. Artikel ditulis dengan tujuan “membentangkan” hasil penelitian kualitatif dengan desain deskriptif tentang profil PKn dalam kurikulum pendidikan Indonesia. Artikel dihasilkan dengan meletakkan studi dokumen sebagai teknik pengumpulan data utama. Dokumen primer yang dianalisis adalah peraturan perundang-undangan yang berlaku hingga akhir 2020 untuk mengkonstruksi profil PKn pada pendidikan dasar dan menengah. PKn dalam K13 menggunakan nomenklatur PPKn. PPKn menggunakan pendekatan education for citizenship dengan kontinum maksimal untuk mengembangkan potensi warga muda. PPKn diajarkan secara tematik terpadu (integrated) pada tingkat SD dan sederajat, dan spada sebagai mata pelajaran tersendiri (separate) tingkat SMP, SMA, SMK dan sederajat. PPKn merupakan program kulikulernya bertujuan untuk mengembangkan kompetensi sikap, pengetahuan, dan keterampilan sebagai dasar penguatan warga muda yang pancasilais, partisipatif, demokratis dan bertanggung jawab dalam kehidupan bermasyarakat, berbangsa, dan bernegara.","author":[{"dropping-particle":"","family":"Rachman","given":"Fazli","non-dropping-particle":"","parse-names":false,"suffix":""},{"dropping-particle":"","family":"Nurgiansyah","given":"T Heru","non-dropping-particle":"","parse-names":false,"suffix":""},{"dropping-particle":"","family":"Kabatiah","given":"Maryatun","non-dropping-particle":"","parse-names":false,"suffix":""}],"container-title":"Edukatif : Jurnal Ilmu Pendidikan","id":"ITEM-1","issue":"5","issued":{"date-parts":[["2021","7","28"]]},"page":"2970-2984","publisher":"Universitas Pahlawan Tuanku Tambusai","title":"Profilisasi Pendidikan Kewarganegaraan dalam Kurikulum Pendidikan Indonesia","type":"article-journal","volume":"3"},"uris":["http://www.mendeley.com/documents/?uuid=8c2fd750-3d28-43cd-b9d7-a81a147f10bc"]}],"mendeley":{"formattedCitation":"(Rachman, Nurgiansyah, &amp; Kabatiah, 2021)","plainTextFormattedCitation":"(Rachman, Nurgiansyah, &amp; Kabatiah, 2021)","previouslyFormattedCitation":"(Rachman, Nurgiansyah, &amp; Kabatiah, 2021)"},"properties":{"noteIndex":0},"schema":"https://github.com/citation-style-language/schema/raw/master/csl-citation.json"}</w:instrText>
      </w:r>
      <w:r w:rsidR="00020766" w:rsidRPr="00020766">
        <w:rPr>
          <w:bCs/>
          <w:highlight w:val="yellow"/>
        </w:rPr>
        <w:fldChar w:fldCharType="separate"/>
      </w:r>
      <w:r w:rsidR="00020766" w:rsidRPr="00020766">
        <w:rPr>
          <w:bCs/>
          <w:noProof/>
          <w:highlight w:val="yellow"/>
        </w:rPr>
        <w:t>(Rachman, Nurgiansyah, &amp; Kabatiah, 2021)</w:t>
      </w:r>
      <w:r w:rsidR="00020766" w:rsidRPr="00020766">
        <w:rPr>
          <w:bCs/>
          <w:highlight w:val="yellow"/>
        </w:rPr>
        <w:fldChar w:fldCharType="end"/>
      </w:r>
      <w:r w:rsidR="00020766">
        <w:rPr>
          <w:bCs/>
        </w:rPr>
        <w:t xml:space="preserve">. Pendidikan Pancasila dan Kewarganegaraan </w:t>
      </w:r>
      <w:r w:rsidR="008F51E5">
        <w:rPr>
          <w:bCs/>
        </w:rPr>
        <w:t xml:space="preserve">(selanjutnya PPKn) </w:t>
      </w:r>
      <w:r w:rsidR="00020766">
        <w:rPr>
          <w:bCs/>
        </w:rPr>
        <w:t xml:space="preserve">sebagai PKn di Indonesia memiliki bertujuan untuk memupuk </w:t>
      </w:r>
      <w:r w:rsidR="00020766" w:rsidRPr="00020766">
        <w:rPr>
          <w:bCs/>
        </w:rPr>
        <w:t>untuk rasa keban</w:t>
      </w:r>
      <w:r w:rsidR="00020766">
        <w:rPr>
          <w:bCs/>
        </w:rPr>
        <w:t xml:space="preserve">gsaan dan cinta tanah air </w:t>
      </w:r>
      <w:r w:rsidR="00020766" w:rsidRPr="00020766">
        <w:rPr>
          <w:bCs/>
        </w:rPr>
        <w:t>warga muda Indonesia (siswa)</w:t>
      </w:r>
      <w:r w:rsidR="00020766">
        <w:rPr>
          <w:bCs/>
        </w:rPr>
        <w:t xml:space="preserve"> </w:t>
      </w:r>
      <w:r w:rsidR="00020766" w:rsidRPr="00020766">
        <w:rPr>
          <w:bCs/>
          <w:highlight w:val="yellow"/>
        </w:rPr>
        <w:fldChar w:fldCharType="begin" w:fldLock="1"/>
      </w:r>
      <w:r w:rsidR="00191235">
        <w:rPr>
          <w:bCs/>
          <w:highlight w:val="yellow"/>
        </w:rPr>
        <w:instrText>ADDIN CSL_CITATION {"citationItems":[{"id":"ITEM-1","itemData":{"DOI":"10.31004/edukatif.v3i5.1052","ISSN":"2656-8071","abstract":"UUDNRI Tahun 1945 menegaskan bahwa Indonesia adalah negara hukum. Salah satu wujudnya yaitu pengaturan muatan PKn dalam UU Sisdiknas sebagai mata kuliah wajib pada setiap jenjang pendidikan. Artikel ditulis dengan tujuan “membentangkan” hasil penelitian kualitatif dengan desain deskriptif tentang profil PKn dalam kurikulum pendidikan Indonesia. Artikel dihasilkan dengan meletakkan studi dokumen sebagai teknik pengumpulan data utama. Dokumen primer yang dianalisis adalah peraturan perundang-undangan yang berlaku hingga akhir 2020 untuk mengkonstruksi profil PKn pada pendidikan dasar dan menengah. PKn dalam K13 menggunakan nomenklatur PPKn. PPKn menggunakan pendekatan education for citizenship dengan kontinum maksimal untuk mengembangkan potensi warga muda. PPKn diajarkan secara tematik terpadu (integrated) pada tingkat SD dan sederajat, dan spada sebagai mata pelajaran tersendiri (separate) tingkat SMP, SMA, SMK dan sederajat. PPKn merupakan program kulikulernya bertujuan untuk mengembangkan kompetensi sikap, pengetahuan, dan keterampilan sebagai dasar penguatan warga muda yang pancasilais, partisipatif, demokratis dan bertanggung jawab dalam kehidupan bermasyarakat, berbangsa, dan bernegara.","author":[{"dropping-particle":"","family":"Rachman","given":"Fazli","non-dropping-particle":"","parse-names":false,"suffix":""},{"dropping-particle":"","family":"Nurgiansyah","given":"T Heru","non-dropping-particle":"","parse-names":false,"suffix":""},{"dropping-particle":"","family":"Kabatiah","given":"Maryatun","non-dropping-particle":"","parse-names":false,"suffix":""}],"container-title":"Edukatif : Jurnal Ilmu Pendidikan","id":"ITEM-1","issue":"5","issued":{"date-parts":[["2021","7","28"]]},"page":"2970-2984","publisher":"Universitas Pahlawan Tuanku Tambusai","title":"Profilisasi Pendidikan Kewarganegaraan dalam Kurikulum Pendidikan Indonesia","type":"article-journal","volume":"3"},"uris":["http://www.mendeley.com/documents/?uuid=8c2fd750-3d28-43cd-b9d7-a81a147f10bc"]}],"mendeley":{"formattedCitation":"(Rachman et al., 2021)","plainTextFormattedCitation":"(Rachman et al., 2021)","previouslyFormattedCitation":"(Rachman, Nurgiansyah, &amp; Kabatiah, 2021)"},"properties":{"noteIndex":0},"schema":"https://github.com/citation-style-language/schema/raw/master/csl-citation.json"}</w:instrText>
      </w:r>
      <w:r w:rsidR="00020766" w:rsidRPr="00020766">
        <w:rPr>
          <w:bCs/>
          <w:highlight w:val="yellow"/>
        </w:rPr>
        <w:fldChar w:fldCharType="separate"/>
      </w:r>
      <w:r w:rsidR="00191235" w:rsidRPr="00191235">
        <w:rPr>
          <w:bCs/>
          <w:noProof/>
          <w:highlight w:val="yellow"/>
        </w:rPr>
        <w:t>(Rachman et al., 2021)</w:t>
      </w:r>
      <w:r w:rsidR="00020766" w:rsidRPr="00020766">
        <w:rPr>
          <w:bCs/>
          <w:highlight w:val="yellow"/>
        </w:rPr>
        <w:fldChar w:fldCharType="end"/>
      </w:r>
      <w:r w:rsidR="00020766">
        <w:rPr>
          <w:bCs/>
        </w:rPr>
        <w:t xml:space="preserve">. Memotret PKn di wilayah perbatasan Indonesia menjadi menarik untuk memetakan gambaran umum tentang pelaksanaan PPKn di Indonesia. </w:t>
      </w:r>
    </w:p>
    <w:p w14:paraId="3EC948D5" w14:textId="647A72C6" w:rsidR="00984B01" w:rsidRPr="003A7C5C" w:rsidRDefault="00984B01" w:rsidP="00AD072D">
      <w:pPr>
        <w:pStyle w:val="Heading2"/>
        <w:rPr>
          <w:b w:val="0"/>
        </w:rPr>
      </w:pPr>
      <w:r w:rsidRPr="003A7C5C">
        <w:t>METODE PENELITIAN</w:t>
      </w:r>
    </w:p>
    <w:p w14:paraId="2B6AEEB2" w14:textId="220D8D51" w:rsidR="00EE1951" w:rsidRDefault="005C41AA" w:rsidP="00EE1951">
      <w:pPr>
        <w:pStyle w:val="Default"/>
        <w:ind w:firstLine="567"/>
        <w:jc w:val="both"/>
        <w:rPr>
          <w:bCs/>
        </w:rPr>
      </w:pPr>
      <w:r w:rsidRPr="003A7C5C">
        <w:rPr>
          <w:bCs/>
        </w:rPr>
        <w:t>Metode penelitian menggunakan kualitatif dengan pendekatan studi kasus.</w:t>
      </w:r>
      <w:r w:rsidR="000B6269" w:rsidRPr="003A7C5C">
        <w:t xml:space="preserve"> </w:t>
      </w:r>
      <w:r w:rsidR="000B6269" w:rsidRPr="003A7C5C">
        <w:rPr>
          <w:bCs/>
        </w:rPr>
        <w:t xml:space="preserve">Penelitian kualitatif adalah penelitian yang digunakan untuk meneliti pada kondisi objek alamiah </w:t>
      </w:r>
      <w:r w:rsidR="000B6269" w:rsidRPr="00B72D37">
        <w:rPr>
          <w:bCs/>
          <w:highlight w:val="yellow"/>
        </w:rPr>
        <w:fldChar w:fldCharType="begin" w:fldLock="1"/>
      </w:r>
      <w:r w:rsidR="0069624B" w:rsidRPr="00B72D37">
        <w:rPr>
          <w:bCs/>
          <w:highlight w:val="yellow"/>
        </w:rPr>
        <w:instrText>ADDIN CSL_CITATION {"citationItems":[{"id":"ITEM-1","itemData":{"DOI":"10.24036/8851412412020232","ISSN":"2580-412X","abstract":"Penelitian ini bertujuan untuk mendeskripsikan nasionalisme masyarakat Tionghoa Batam di dekat perbatasan Indonesia-Singapura, menganalisis sejauh mana mereka memaknai rasa nasionalismenya, serta mengetahui upaya pemeliharaan rasa nasionalisme yang dilakukan negara terhadap masyarakat Tionghoa-Batam. Penelitian ini menggunakan pendekatan deskriptif kualitatif. Data dikumpulkan melalui observasi dan wawancara. Lokasi penelitian adalah di wilayah Nongsa Batam. Penelitian ini menemukan bahwa nasionalisme masyarakat di perbatasan tidak begitu terlihat disebabkan oleh beberapa faktor-faktor, di antaranya mobi-litas yang tinggi serta pertukaran informasi dan kamunikasi. Masyarakat Tionghoa-Batam lebih tertarik menggunakan Bahasa Mandarin, Hokkian dibandingkan bahasa Indonesia dalam berinteraksi. Mereka juga lebih tertarik melihat saluran televisi Singapura dan Malay-sia yang menggunakan Bahasa Mandarin. Dengan demikian mereka tidak tertarik dengan isu dan perkembangan nasional. Upaya yang dilakukan pemerintah daerah Kepulau-an Riau untuk memelihara rasa nasionalisme masyarakat Tionghoa-Batam di antaranya yaitu mewajibkan memasang bendera Indonesia saat perayaan HUT RI. Selain itu juga se-ring dilaksanakan berbagai pawai adat dan budaya untuk membangun rasa cinta terhadap adat dan budaya Indonesia, serta kegiatan sosialisasi pentingnya mencintai produk dalam negeri dan melakukan pembinaan terhadap perkumpulan warga masyarakat Tionghoa-Batam.","author":[{"dropping-particle":"","family":"Khoiri","given":"M.","non-dropping-particle":"","parse-names":false,"suffix":""},{"dropping-particle":"","family":"Irwan","given":"Irwan","non-dropping-particle":"","parse-names":false,"suffix":""}],"container-title":"Journal of Moral and Civic Education","id":"ITEM-1","issue":"1","issued":{"date-parts":[["2020"]]},"page":"11-18","title":"Nasionalisme Masyarakat di Perbatasan Indonesia-Singapura: Studi Kasus Masyarakat Tionghoa-Batam","type":"article-journal","volume":"4"},"uris":["http://www.mendeley.com/documents/?uuid=8c89b124-336d-42c8-8416-d4d54e4bc856","http://www.mendeley.com/documents/?uuid=cdf17237-29c3-4ee5-a1ad-d7d2904edd31"]}],"mendeley":{"formattedCitation":"(Khoiri &amp; Irwan, 2020)","plainTextFormattedCitation":"(Khoiri &amp; Irwan, 2020)","previouslyFormattedCitation":"(Khoiri &amp; Irwan, 2020)"},"properties":{"noteIndex":0},"schema":"https://github.com/citation-style-language/schema/raw/master/csl-citation.json"}</w:instrText>
      </w:r>
      <w:r w:rsidR="000B6269" w:rsidRPr="00B72D37">
        <w:rPr>
          <w:bCs/>
          <w:highlight w:val="yellow"/>
        </w:rPr>
        <w:fldChar w:fldCharType="separate"/>
      </w:r>
      <w:r w:rsidR="000B6269" w:rsidRPr="00B72D37">
        <w:rPr>
          <w:bCs/>
          <w:noProof/>
          <w:highlight w:val="yellow"/>
        </w:rPr>
        <w:t>(Khoiri &amp; Irwan, 2020)</w:t>
      </w:r>
      <w:r w:rsidR="000B6269" w:rsidRPr="00B72D37">
        <w:rPr>
          <w:bCs/>
          <w:highlight w:val="yellow"/>
        </w:rPr>
        <w:fldChar w:fldCharType="end"/>
      </w:r>
      <w:r w:rsidR="000B6269" w:rsidRPr="00B72D37">
        <w:rPr>
          <w:bCs/>
          <w:highlight w:val="yellow"/>
        </w:rPr>
        <w:t>.</w:t>
      </w:r>
      <w:r w:rsidRPr="003A7C5C">
        <w:rPr>
          <w:bCs/>
        </w:rPr>
        <w:t xml:space="preserve"> </w:t>
      </w:r>
      <w:r w:rsidR="00EE1951">
        <w:t xml:space="preserve">Penelitian ini dilakukan di </w:t>
      </w:r>
      <w:r w:rsidR="00EE1951" w:rsidRPr="003A7C5C">
        <w:rPr>
          <w:bCs/>
        </w:rPr>
        <w:t>Camar Bulan di Kalimantan Barat</w:t>
      </w:r>
      <w:r w:rsidR="00EE1951">
        <w:rPr>
          <w:bCs/>
        </w:rPr>
        <w:t xml:space="preserve">. </w:t>
      </w:r>
      <w:r w:rsidR="00EE1951" w:rsidRPr="003A7C5C">
        <w:rPr>
          <w:bCs/>
        </w:rPr>
        <w:t xml:space="preserve">Teknik pengumpulan data melalui observasi, wawancara, dokumentasi, dan </w:t>
      </w:r>
      <w:r w:rsidR="00EE1951">
        <w:rPr>
          <w:bCs/>
        </w:rPr>
        <w:t>studi literatur</w:t>
      </w:r>
      <w:r w:rsidR="00EE1951" w:rsidRPr="003A7C5C">
        <w:rPr>
          <w:bCs/>
        </w:rPr>
        <w:t xml:space="preserve">. Observasi dilakukan pada masyarakat Camar Bulan di Kalimantan Barat. Wawancara dilakukan terhadap tokoh adat setempat, masyarakat, dan guru Pendidikan </w:t>
      </w:r>
      <w:r w:rsidR="00EE1951">
        <w:rPr>
          <w:bCs/>
        </w:rPr>
        <w:t xml:space="preserve">Pancasila dan </w:t>
      </w:r>
      <w:r w:rsidR="00EE1951" w:rsidRPr="003A7C5C">
        <w:rPr>
          <w:bCs/>
        </w:rPr>
        <w:t>Kewarganegaraan. Dokumentasi dilakukan sebagai penunjang data sejauh mana penerapan sikap nasionalisme dilakukan. Hasil penelitian juga didukung oleh artikel yang relavan yang telah terpublikasikan, baik dijurnal nasional maupun internasional.</w:t>
      </w:r>
      <w:r w:rsidR="00EE1951">
        <w:rPr>
          <w:bCs/>
        </w:rPr>
        <w:t xml:space="preserve"> </w:t>
      </w:r>
    </w:p>
    <w:p w14:paraId="309C6CBC" w14:textId="4F9B54AE" w:rsidR="00EE1951" w:rsidRDefault="00EE1951" w:rsidP="00EE1951">
      <w:pPr>
        <w:pStyle w:val="Default"/>
        <w:ind w:firstLine="567"/>
        <w:jc w:val="both"/>
        <w:rPr>
          <w:bCs/>
        </w:rPr>
      </w:pPr>
      <w:r>
        <w:rPr>
          <w:bCs/>
        </w:rPr>
        <w:t xml:space="preserve">Sumber data terdiri dari sumber data primer dan skunder. Data primer diperoleh dari sumber data secara langsung seperti </w:t>
      </w:r>
      <w:r w:rsidRPr="003A7C5C">
        <w:rPr>
          <w:bCs/>
        </w:rPr>
        <w:t xml:space="preserve">tokoh adat setempat, masyarakat, dan guru Pendidikan </w:t>
      </w:r>
      <w:r>
        <w:rPr>
          <w:bCs/>
        </w:rPr>
        <w:t xml:space="preserve">Pancasila dan </w:t>
      </w:r>
      <w:r w:rsidRPr="003A7C5C">
        <w:rPr>
          <w:bCs/>
        </w:rPr>
        <w:t>Kewarganegaraan</w:t>
      </w:r>
      <w:r>
        <w:rPr>
          <w:bCs/>
        </w:rPr>
        <w:t>; serta dari data hasil observasi.</w:t>
      </w:r>
      <w:r w:rsidR="00191235">
        <w:rPr>
          <w:bCs/>
        </w:rPr>
        <w:t xml:space="preserve"> Sementara sumber data skunder diperoleh dari studi dokumen dan studi literatur. Analisis data mengunakan analisis data kualitatif menggunakan metode analisis data interaktif </w:t>
      </w:r>
      <w:r w:rsidR="00191235" w:rsidRPr="00191235">
        <w:rPr>
          <w:bCs/>
          <w:highlight w:val="yellow"/>
        </w:rPr>
        <w:fldChar w:fldCharType="begin" w:fldLock="1"/>
      </w:r>
      <w:r w:rsidR="00191235" w:rsidRPr="00191235">
        <w:rPr>
          <w:bCs/>
          <w:highlight w:val="yellow"/>
        </w:rPr>
        <w:instrText>ADDIN CSL_CITATION {"citationItems":[{"id":"ITEM-1","itemData":{"author":[{"dropping-particle":"","family":"Emriz","given":"","non-dropping-particle":"","parse-names":false,"suffix":""}],"id":"ITEM-1","issued":{"date-parts":[["2011"]]},"publisher":"RajaGrafindo Persada","publisher-place":"Jakarta","title":"Metodologi Penelitian Kualitatif: Analisis Data","type":"book"},"uris":["http://www.mendeley.com/documents/?uuid=dccbadba-5291-476b-ba3a-9e00c779eaeb"]}],"mendeley":{"formattedCitation":"(Emriz, 2011)","plainTextFormattedCitation":"(Emriz, 2011)"},"properties":{"noteIndex":0},"schema":"https://github.com/citation-style-language/schema/raw/master/csl-citation.json"}</w:instrText>
      </w:r>
      <w:r w:rsidR="00191235" w:rsidRPr="00191235">
        <w:rPr>
          <w:bCs/>
          <w:highlight w:val="yellow"/>
        </w:rPr>
        <w:fldChar w:fldCharType="separate"/>
      </w:r>
      <w:r w:rsidR="00191235" w:rsidRPr="00191235">
        <w:rPr>
          <w:bCs/>
          <w:noProof/>
          <w:highlight w:val="yellow"/>
        </w:rPr>
        <w:t>(Emriz, 2011)</w:t>
      </w:r>
      <w:r w:rsidR="00191235" w:rsidRPr="00191235">
        <w:rPr>
          <w:bCs/>
          <w:highlight w:val="yellow"/>
        </w:rPr>
        <w:fldChar w:fldCharType="end"/>
      </w:r>
      <w:r w:rsidR="00191235" w:rsidRPr="00191235">
        <w:rPr>
          <w:bCs/>
          <w:highlight w:val="yellow"/>
        </w:rPr>
        <w:t>.</w:t>
      </w:r>
      <w:r w:rsidR="00191235">
        <w:rPr>
          <w:bCs/>
        </w:rPr>
        <w:t xml:space="preserve"> </w:t>
      </w:r>
    </w:p>
    <w:p w14:paraId="057E853E" w14:textId="01AF2358" w:rsidR="00984B01" w:rsidRPr="003A7C5C" w:rsidRDefault="00984B01" w:rsidP="00AD072D">
      <w:pPr>
        <w:pStyle w:val="Heading2"/>
        <w:rPr>
          <w:b w:val="0"/>
        </w:rPr>
      </w:pPr>
      <w:r w:rsidRPr="003A7C5C">
        <w:t>HASIL DAN PEMBAHASAN</w:t>
      </w:r>
    </w:p>
    <w:p w14:paraId="40398031" w14:textId="466E76A5" w:rsidR="006A630B" w:rsidRPr="003A7C5C" w:rsidRDefault="000A071D" w:rsidP="006A630B">
      <w:pPr>
        <w:pStyle w:val="Default"/>
        <w:ind w:firstLine="567"/>
        <w:jc w:val="both"/>
        <w:rPr>
          <w:bCs/>
        </w:rPr>
      </w:pPr>
      <w:r w:rsidRPr="003A7C5C">
        <w:rPr>
          <w:bCs/>
        </w:rPr>
        <w:t>Sikap nasionalisme warga di Camar Bulan Kalimantan Barat dapat dilihat dari sika</w:t>
      </w:r>
      <w:r w:rsidR="00646FB1" w:rsidRPr="003A7C5C">
        <w:rPr>
          <w:bCs/>
        </w:rPr>
        <w:t>p</w:t>
      </w:r>
      <w:r w:rsidRPr="003A7C5C">
        <w:rPr>
          <w:bCs/>
        </w:rPr>
        <w:t xml:space="preserve"> bela negaranya. </w:t>
      </w:r>
      <w:r w:rsidR="006A630B" w:rsidRPr="003A7C5C">
        <w:rPr>
          <w:bCs/>
        </w:rPr>
        <w:t xml:space="preserve">Pendidikan Bela Negara masih memerlukan konsep yang konkret dan sesuai dengan heterogenitas peserta </w:t>
      </w:r>
      <w:r w:rsidR="006A630B" w:rsidRPr="00463563">
        <w:rPr>
          <w:bCs/>
          <w:highlight w:val="yellow"/>
        </w:rPr>
        <w:fldChar w:fldCharType="begin" w:fldLock="1"/>
      </w:r>
      <w:r w:rsidR="0069624B" w:rsidRPr="00463563">
        <w:rPr>
          <w:bCs/>
          <w:highlight w:val="yellow"/>
        </w:rPr>
        <w:instrText>ADDIN CSL_CITATION {"citationItems":[{"id":"ITEM-1","itemData":{"ISSN":"2477-667X","abstract":"… 3. Menyikapi permasalahan pokok dalam penanaman nasionalisme mahasiswa maka diperlukan … yang menjadi rutinitas kampus, baik dalam kegiatan akademik … pengabdian kepada masyarakat diantaranya: a) pengimplementasian nilai nilai Pancasila, b) pengoptimalan …","author":[{"dropping-particle":"","family":"Yunita","given":"Yunita","non-dropping-particle":"","parse-names":false,"suffix":""},{"dropping-particle":"","family":"Suryadi","given":"Karim","non-dropping-particle":"","parse-names":false,"suffix":""}],"container-title":"MODELING: Jurnal Program Studi PGMI","id":"ITEM-1","issue":"2","issued":{"date-parts":[["2018"]]},"page":"225-233","title":"Rancang Bangun Pendidikan Bela Negara Sebagai Wahana Pengembangan Sikap Nasionalisme Bagi Mahasiswa","type":"article-journal","volume":"5"},"uris":["http://www.mendeley.com/documents/?uuid=55333278-3f90-42dd-ad48-f3cf57d9aa42","http://www.mendeley.com/documents/?uuid=c3a62662-d295-4825-be77-013d94a22961"]}],"mendeley":{"formattedCitation":"(Yunita &amp; Suryadi, 2018)","plainTextFormattedCitation":"(Yunita &amp; Suryadi, 2018)","previouslyFormattedCitation":"(Yunita &amp; Suryadi, 2018)"},"properties":{"noteIndex":0},"schema":"https://github.com/citation-style-language/schema/raw/master/csl-citation.json"}</w:instrText>
      </w:r>
      <w:r w:rsidR="006A630B" w:rsidRPr="00463563">
        <w:rPr>
          <w:bCs/>
          <w:highlight w:val="yellow"/>
        </w:rPr>
        <w:fldChar w:fldCharType="separate"/>
      </w:r>
      <w:r w:rsidR="006A630B" w:rsidRPr="00463563">
        <w:rPr>
          <w:bCs/>
          <w:noProof/>
          <w:highlight w:val="yellow"/>
        </w:rPr>
        <w:t>(Yunita &amp; Suryadi, 2018)</w:t>
      </w:r>
      <w:r w:rsidR="006A630B" w:rsidRPr="00463563">
        <w:rPr>
          <w:bCs/>
          <w:highlight w:val="yellow"/>
        </w:rPr>
        <w:fldChar w:fldCharType="end"/>
      </w:r>
      <w:r w:rsidR="006A630B" w:rsidRPr="00463563">
        <w:rPr>
          <w:bCs/>
          <w:highlight w:val="yellow"/>
        </w:rPr>
        <w:t>.</w:t>
      </w:r>
      <w:r w:rsidRPr="003A7C5C">
        <w:rPr>
          <w:bCs/>
        </w:rPr>
        <w:t xml:space="preserve"> Pendidikan bela negara perlu diajarkan di sekolah-sekolah ter</w:t>
      </w:r>
      <w:r w:rsidR="00646FB1" w:rsidRPr="003A7C5C">
        <w:rPr>
          <w:bCs/>
        </w:rPr>
        <w:t>u</w:t>
      </w:r>
      <w:r w:rsidRPr="003A7C5C">
        <w:rPr>
          <w:bCs/>
        </w:rPr>
        <w:t>tama di daerah perbatasan.</w:t>
      </w:r>
      <w:r w:rsidR="00646FB1" w:rsidRPr="003A7C5C">
        <w:rPr>
          <w:bCs/>
        </w:rPr>
        <w:t xml:space="preserve"> Disinilah diperlukan peran semua pihak untuk bekerja sama, antara lain pemerintah pusat, pemerintah setempat, dnas pendidikan terkait, dan peran guru Pendidikan </w:t>
      </w:r>
      <w:r w:rsidR="008F51E5">
        <w:rPr>
          <w:bCs/>
        </w:rPr>
        <w:t xml:space="preserve">Pancasila dan </w:t>
      </w:r>
      <w:r w:rsidR="00646FB1" w:rsidRPr="003A7C5C">
        <w:rPr>
          <w:bCs/>
        </w:rPr>
        <w:t>Kewarganegaraan.</w:t>
      </w:r>
    </w:p>
    <w:p w14:paraId="0E121F18" w14:textId="4321EFB9" w:rsidR="00646FB1" w:rsidRPr="003A7C5C" w:rsidRDefault="00646FB1" w:rsidP="006A630B">
      <w:pPr>
        <w:pStyle w:val="Default"/>
        <w:ind w:firstLine="567"/>
        <w:jc w:val="both"/>
        <w:rPr>
          <w:bCs/>
        </w:rPr>
      </w:pPr>
      <w:r w:rsidRPr="003A7C5C">
        <w:rPr>
          <w:bCs/>
        </w:rPr>
        <w:t>Sebagai profesi yang mulia, guru Pendidikan Kewarganegaraan tidak hanya dituntut untuk dapat mencerdaskan kehidupan bangsa dalam aspek kognitifnya saja. Akan tetapi sikap atau apektif siswa agar berperilaku baik menjadi tantangan tersendiri. Guru Pendidikan Kewarganegaraan harus memberikan contoh agar sikap nasionalisme warga di perbatasan dapat terbentuk dengan baik. Selain itu, pembiasaan upacara bendera setiap hari senin dapat menumbuhkan kebiasaan positif bagi masyarakat sekitar agar lebih mencintai negaranya sendiri.</w:t>
      </w:r>
    </w:p>
    <w:p w14:paraId="07F659E9" w14:textId="7A3FD93A" w:rsidR="00646FB1" w:rsidRPr="003A7C5C" w:rsidRDefault="00724CB7" w:rsidP="006A630B">
      <w:pPr>
        <w:pStyle w:val="Default"/>
        <w:ind w:firstLine="567"/>
        <w:jc w:val="both"/>
        <w:rPr>
          <w:bCs/>
        </w:rPr>
      </w:pPr>
      <w:r w:rsidRPr="003A7C5C">
        <w:rPr>
          <w:bCs/>
        </w:rPr>
        <w:t xml:space="preserve">Kebijakan pemerintahan pun perlu mendukung upaya-upaya pembentukan sikap nasionalisme masyarakat di </w:t>
      </w:r>
      <w:r w:rsidR="004F3A9D" w:rsidRPr="003A7C5C">
        <w:rPr>
          <w:bCs/>
        </w:rPr>
        <w:t>daerah perbatasan, seperti mewajibkan masyarakatnya untuk berbahasa Indonesia dalam kehidupan sehari-hari, memperbaiki fasilitas umum dan sarana prasarana di daerah perbatasan, dan menyelenggarakan kegiatan bela negara.</w:t>
      </w:r>
    </w:p>
    <w:p w14:paraId="3DF09A58" w14:textId="638580BA" w:rsidR="00AD57CD" w:rsidRPr="003A7C5C" w:rsidRDefault="00AD57CD" w:rsidP="006A630B">
      <w:pPr>
        <w:pStyle w:val="Default"/>
        <w:ind w:firstLine="567"/>
        <w:jc w:val="both"/>
        <w:rPr>
          <w:bCs/>
        </w:rPr>
      </w:pPr>
      <w:r w:rsidRPr="003A7C5C">
        <w:rPr>
          <w:bCs/>
        </w:rPr>
        <w:t xml:space="preserve">Penyelenggaraan bela negara dalam upaya pertahanan negara didasarkan pada kesadaran atas hak dan kewajiban warga negara </w:t>
      </w:r>
      <w:r w:rsidRPr="00463563">
        <w:rPr>
          <w:bCs/>
          <w:highlight w:val="yellow"/>
        </w:rPr>
        <w:fldChar w:fldCharType="begin" w:fldLock="1"/>
      </w:r>
      <w:r w:rsidR="0069624B" w:rsidRPr="00463563">
        <w:rPr>
          <w:bCs/>
          <w:highlight w:val="yellow"/>
        </w:rPr>
        <w:instrText>ADDIN CSL_CITATION {"citationItems":[{"id":"ITEM-1","itemData":{"DOI":"10.33172/jpbh.v7i3.227","ISSN":"2620-5262","abstract":"&lt;p&gt;&lt;strong&gt;Abstrak – &lt;/strong&gt;Posisi kawasan perbatasan Pulau Sebatik, Kabupaten Nunukan, Provinsi Kalimantan&lt;strong&gt; &lt;/strong&gt;Utara yang secara geografis berbatasan langsung dengan Malaysia mengharuskan kawasan ini melakukan hubungan lintas batas Negara. Dalam konteks globalisasi, hubungan sosial antara dua negara atau lebih, baik secara ekonomi maupun politik menjadi sebuah kebutuhan Namun di sisi lain, globalisasi yang tidak tersaring akan menjadi ancaman secara transnasional bagi sebuah negara, khususnya di kawasan perbatasan negara. Pembentukan kader bela Negara yang telah dilaksanakan oleh kementerian pertahanan di seluruh wilayah Indonesia, tak terkecuali di kawasan perbatasan perlu dinantikan perannya. Studi ini bertujuan untuk menganalisis peran dari Forum Bela Negara Sebatik di kawasan perbatasan dalam menghadapi dinamika lintas batas Negara dengan menggunakan analisis utama konsepsi Bela Negarayang dikaitkan dengan dinamika lintas batas kawasan perbatasan. Studi ini menggunakan metode kualitatif melalui pengumpulan data yang diperoleh dari wawancara, observasi dan studi pustaka. Hasil studi menunjukkan peran Forum bela Negara Sebatik dilihat dari berbagai aspek yakni organisasi, perencanaan program, pelaksanaan dan hasil, semangat dan pengerahan SDM dan mitra dengan unsur lain.&lt;/p&gt;&lt;p&gt;&lt;strong&gt;Kata Kunci : &lt;/strong&gt;bela negara, forum bela negara, lintas batas, kawasan perbatasan&lt;/p&gt;&lt;p&gt; &lt;/p&gt;&lt;p&gt;&lt;strong&gt;&lt;em&gt;Abstract – &lt;/em&gt;&lt;/strong&gt;&lt;em&gt;The border areaposition of Sebatik Island, Nunukan Regency, North Kalimantan Province,&lt;strong&gt; &lt;/strong&gt;that is geographically boundering with Malaysia, make this area to do state’scross border relation. In the Globalization context, social relation between two or more countries, both economically or politically, becomes a necessity. On the other hand, unfiltered globalization will be a transnational threat to a country, especially in the border areas. Establishment of state defense cadres that have been implemented by Indonesian Ministry of Defense in all territories of Indonesia, not just in border areas, should be awaited role. This study aims to analyze the role of Sebatik State Defense Forum or Forum Bela Negara Sebatik (FBN) in border areas toface cross border dynamics by using the main analysis of State Defense concept that is related with the dynamic of cross border area. This study uses qualitative methods through collecting data that is obtained from interviews, observation, and literature study. The resul…","author":[{"dropping-particle":"","family":"Wahyudi","given":"Wahyudi","non-dropping-particle":"","parse-names":false,"suffix":""}],"container-title":"Jurnal Pertahanan &amp; Bela Negara","id":"ITEM-1","issue":"3","issued":{"date-parts":[["2017"]]},"page":"19-40","title":"Peran Kader Bela Negara Di Kawasan Perbatasan Dalam Dinamika Hubungan Lintas Batas Negara: Studi Tentang Peran Forum Bela Negara di Sebatik, Kabupaten Nunukan, Provinsi Kalimantan Utara","type":"article-journal","volume":"7"},"uris":["http://www.mendeley.com/documents/?uuid=59c98157-c29a-428a-ac92-41b32b9dbce4","http://www.mendeley.com/documents/?uuid=4358f6bc-21da-4425-b051-f3433ac421b3"]}],"mendeley":{"formattedCitation":"(Wahyudi, 2017)","plainTextFormattedCitation":"(Wahyudi, 2017)","previouslyFormattedCitation":"(Wahyudi, 2017)"},"properties":{"noteIndex":0},"schema":"https://github.com/citation-style-language/schema/raw/master/csl-citation.json"}</w:instrText>
      </w:r>
      <w:r w:rsidRPr="00463563">
        <w:rPr>
          <w:bCs/>
          <w:highlight w:val="yellow"/>
        </w:rPr>
        <w:fldChar w:fldCharType="separate"/>
      </w:r>
      <w:r w:rsidRPr="00463563">
        <w:rPr>
          <w:bCs/>
          <w:noProof/>
          <w:highlight w:val="yellow"/>
        </w:rPr>
        <w:t>(Wahyudi, 2017)</w:t>
      </w:r>
      <w:r w:rsidRPr="00463563">
        <w:rPr>
          <w:bCs/>
          <w:highlight w:val="yellow"/>
        </w:rPr>
        <w:fldChar w:fldCharType="end"/>
      </w:r>
      <w:r w:rsidR="000A071D" w:rsidRPr="00463563">
        <w:rPr>
          <w:bCs/>
          <w:highlight w:val="yellow"/>
        </w:rPr>
        <w:t>.</w:t>
      </w:r>
      <w:r w:rsidR="000A071D" w:rsidRPr="003A7C5C">
        <w:rPr>
          <w:bCs/>
        </w:rPr>
        <w:t xml:space="preserve"> Dengan begitu, mata pelajaran yang paling pas menunjang konsep bela negara adalah mata pelajaran Pendidikan Kewarganegaraan. Mata pelajaran ini merupakan mata pelajaran yang wajib diajarkan sejak pendidikan dasar sampai perguruan tinggi.</w:t>
      </w:r>
    </w:p>
    <w:p w14:paraId="2F13CE82" w14:textId="1E660DB9" w:rsidR="004F3A9D" w:rsidRPr="003A7C5C" w:rsidRDefault="004F3A9D" w:rsidP="006A630B">
      <w:pPr>
        <w:pStyle w:val="Default"/>
        <w:ind w:firstLine="567"/>
        <w:jc w:val="both"/>
        <w:rPr>
          <w:bCs/>
        </w:rPr>
      </w:pPr>
      <w:r w:rsidRPr="003A7C5C">
        <w:rPr>
          <w:bCs/>
        </w:rPr>
        <w:t xml:space="preserve">Konsep bela negara sendiri mengalami perubahan yang signifikan. Jika dahulu kegiatan bela negara identik dengan kegiatan fisik yang menguras tenaga, maka di era sekarang pelaksanaan bela negara lebih bersifat humanis melalui pendekatan-pendekatan personal dengan cara menyadarkan masyarakat akan cinta tanah air melalui pendidikan formal maupun melalui pelatihan-pelatihan. </w:t>
      </w:r>
    </w:p>
    <w:p w14:paraId="11D3AEDC" w14:textId="0FB43D38" w:rsidR="006A630B" w:rsidRPr="003A7C5C" w:rsidRDefault="000A071D" w:rsidP="006A630B">
      <w:pPr>
        <w:pStyle w:val="Default"/>
        <w:ind w:firstLine="567"/>
        <w:jc w:val="both"/>
        <w:rPr>
          <w:bCs/>
        </w:rPr>
      </w:pPr>
      <w:r w:rsidRPr="003A7C5C">
        <w:rPr>
          <w:bCs/>
        </w:rPr>
        <w:t xml:space="preserve">Tidak hanya </w:t>
      </w:r>
      <w:r w:rsidR="00F30B01" w:rsidRPr="003A7C5C">
        <w:rPr>
          <w:bCs/>
        </w:rPr>
        <w:t xml:space="preserve">melalui pelatihan, pembentukan sikap nasionalisme masyarakat di perbatasan juga </w:t>
      </w:r>
      <w:r w:rsidRPr="003A7C5C">
        <w:rPr>
          <w:bCs/>
        </w:rPr>
        <w:t>menjadi fokus perhatian mata pelajaran</w:t>
      </w:r>
      <w:r w:rsidR="00F30B01" w:rsidRPr="003A7C5C">
        <w:rPr>
          <w:bCs/>
        </w:rPr>
        <w:t xml:space="preserve"> Pendidikan Kewarganegaraan dan guru pengampu</w:t>
      </w:r>
      <w:r w:rsidRPr="003A7C5C">
        <w:rPr>
          <w:bCs/>
        </w:rPr>
        <w:t>nya</w:t>
      </w:r>
      <w:r w:rsidR="00F30B01" w:rsidRPr="003A7C5C">
        <w:rPr>
          <w:bCs/>
        </w:rPr>
        <w:t>.</w:t>
      </w:r>
      <w:r w:rsidRPr="003A7C5C">
        <w:rPr>
          <w:bCs/>
        </w:rPr>
        <w:t xml:space="preserve"> </w:t>
      </w:r>
      <w:r w:rsidR="00F30B01" w:rsidRPr="003A7C5C">
        <w:rPr>
          <w:bCs/>
        </w:rPr>
        <w:t>P</w:t>
      </w:r>
      <w:r w:rsidRPr="003A7C5C">
        <w:rPr>
          <w:bCs/>
        </w:rPr>
        <w:t>eran guru</w:t>
      </w:r>
      <w:r w:rsidR="00F30B01" w:rsidRPr="003A7C5C">
        <w:rPr>
          <w:bCs/>
        </w:rPr>
        <w:t xml:space="preserve"> </w:t>
      </w:r>
      <w:r w:rsidRPr="003A7C5C">
        <w:rPr>
          <w:bCs/>
        </w:rPr>
        <w:t xml:space="preserve">menjadi sorotan dalam menumbuhkan sikap nasionalisme warga negara muda di Camar Bulan Kalimantan Barat. </w:t>
      </w:r>
      <w:r w:rsidR="006A630B" w:rsidRPr="003A7C5C">
        <w:rPr>
          <w:bCs/>
        </w:rPr>
        <w:t xml:space="preserve">Masyarakat disekitar kawasan perbatasan tidak hanya satu suku tetapi berbagai suku dengan banyak kebudayaan yang berdifusi sehingga mampu bertoleransi dan berasimilasi dengan baik </w:t>
      </w:r>
      <w:r w:rsidR="006A630B" w:rsidRPr="00B73F00">
        <w:rPr>
          <w:bCs/>
          <w:highlight w:val="yellow"/>
        </w:rPr>
        <w:fldChar w:fldCharType="begin" w:fldLock="1"/>
      </w:r>
      <w:r w:rsidR="0069624B" w:rsidRPr="00B73F00">
        <w:rPr>
          <w:bCs/>
          <w:highlight w:val="yellow"/>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unomo","given":"Sapto","non-dropping-particle":"","parse-names":false,"suffix":""}],"container-title":"Journal of Chemical Information and Modeling","id":"ITEM-1","issue":"9","issued":{"date-parts":[["2013"]]},"page":"1689-1699","title":"Pengaruh PPKn, Lingkungan Keluarga, dan Lingkungan Masyarakat Terhadap Sikap Nasionalisme Siswa Di SMA Se-Provinsi Kalimantan BArat Perbatasan Indonesia Dengan Malaysia","type":"article-journal","volume":"53"},"uris":["http://www.mendeley.com/documents/?uuid=aa3f2a92-fd3f-4c10-ab78-8fa65b47e756","http://www.mendeley.com/documents/?uuid=168c73ec-4a6c-4a50-a099-6ee7c293d65a"]}],"mendeley":{"formattedCitation":"(Punomo, 2013)","plainTextFormattedCitation":"(Punomo, 2013)","previouslyFormattedCitation":"(Punomo, 2013)"},"properties":{"noteIndex":0},"schema":"https://github.com/citation-style-language/schema/raw/master/csl-citation.json"}</w:instrText>
      </w:r>
      <w:r w:rsidR="006A630B" w:rsidRPr="00B73F00">
        <w:rPr>
          <w:bCs/>
          <w:highlight w:val="yellow"/>
        </w:rPr>
        <w:fldChar w:fldCharType="separate"/>
      </w:r>
      <w:r w:rsidR="006A630B" w:rsidRPr="00B73F00">
        <w:rPr>
          <w:bCs/>
          <w:noProof/>
          <w:highlight w:val="yellow"/>
        </w:rPr>
        <w:t>(Punomo, 2013)</w:t>
      </w:r>
      <w:r w:rsidR="006A630B" w:rsidRPr="00B73F00">
        <w:rPr>
          <w:bCs/>
          <w:highlight w:val="yellow"/>
        </w:rPr>
        <w:fldChar w:fldCharType="end"/>
      </w:r>
      <w:r w:rsidR="006A630B" w:rsidRPr="00B73F00">
        <w:rPr>
          <w:bCs/>
          <w:highlight w:val="yellow"/>
        </w:rPr>
        <w:t>.</w:t>
      </w:r>
    </w:p>
    <w:p w14:paraId="6907209C" w14:textId="605E1534" w:rsidR="00D43F12" w:rsidRPr="003A7C5C" w:rsidRDefault="00D43F12" w:rsidP="006A630B">
      <w:pPr>
        <w:pStyle w:val="Default"/>
        <w:ind w:firstLine="567"/>
        <w:jc w:val="both"/>
        <w:rPr>
          <w:bCs/>
        </w:rPr>
      </w:pPr>
      <w:r w:rsidRPr="003A7C5C">
        <w:rPr>
          <w:bCs/>
        </w:rPr>
        <w:t>Proses asimilasi sendiri merupakan proses yang alamiah. Hal ini pasti terjadi di daerah yang beranekaragam budaya dan adat istiadat terlebih di daerah perbatasan antar negara yang berbeda.</w:t>
      </w:r>
      <w:r w:rsidR="00C6262C" w:rsidRPr="003A7C5C">
        <w:rPr>
          <w:bCs/>
        </w:rPr>
        <w:t xml:space="preserve"> Untuk menjaga kelestarian budaya sendiri, maka masyarakat sekitar perbatasan perlu untuk mempunyai sikap nasionalisme melebihi sikap nasionalisme yang lainnya.</w:t>
      </w:r>
    </w:p>
    <w:p w14:paraId="50DEDC6C" w14:textId="6F4CB9CC" w:rsidR="000B6269" w:rsidRPr="003A7C5C" w:rsidRDefault="00AD57CD" w:rsidP="00D746D6">
      <w:pPr>
        <w:pStyle w:val="Default"/>
        <w:ind w:firstLine="567"/>
        <w:jc w:val="both"/>
        <w:rPr>
          <w:bCs/>
        </w:rPr>
      </w:pPr>
      <w:r w:rsidRPr="003A7C5C">
        <w:rPr>
          <w:bCs/>
        </w:rPr>
        <w:t xml:space="preserve">Nasionalisme di perbatasan sangat penting untuk menjaga persatuan dan kesatuan Negara Kesatuan Republik Indonesia </w:t>
      </w:r>
      <w:r w:rsidRPr="00B73F00">
        <w:rPr>
          <w:bCs/>
          <w:highlight w:val="yellow"/>
        </w:rPr>
        <w:fldChar w:fldCharType="begin" w:fldLock="1"/>
      </w:r>
      <w:r w:rsidR="0069624B" w:rsidRPr="00B73F00">
        <w:rPr>
          <w:bCs/>
          <w:highlight w:val="yellow"/>
        </w:rPr>
        <w:instrText>ADDIN CSL_CITATION {"citationItems":[{"id":"ITEM-1","itemData":{"DOI":"10.25273/citizenship.v6i1.1824","ISSN":"2302-433X","abstract":"&lt;p&gt;Indonesia sebagai negara kepulauan, memiliki beberapa daerah perbatasan yang rentan akibat globalisasi. Tingginya akses mobilisasi baik barang, jasa, maupun perseorangan membuat daerah perbatasan rentan terjadinya degradasi nasionalisme. Pihak yang sangat rentan akibat fenomena ini adalah warga negara muda. Salah satu upaya yang dapat ditempuh untuk menguatkan nasionalisme melalui pendidikan formal. Salah satu mata pelajaran yang memiliki tujuan untuk menumbuhkan nasionalisme pada warga negara muda adalah Pendidikan Pancasila dan Kewarganegaraan. Tujuan penulisan ini untuk mereformulasikan Pendidikan Pancasila dan Kewarganegaraan untuk menguatkan nasionalisme warga negara muda di wilayah perbatasan. Metode penulisan yang digunakan dalam menyusun karya tulis ini yaitu library research dan kajian hasil penelitian mengenai penguatan karakter nasionalisme melalui pembelajaran PPKn. Hasil pembahasan dimaksudkan reformulasi PPKn mengarahkan peserta didik untuk memiliki kompetensi &lt;em&gt;“act locally and think globally”&lt;/em&gt;. Kompetensi ini untuk melestarikan nilai-nilai berpangkal pada kualitas ke-Indonesiaan dengan cara pandang internasional. Melalui reformasi PPKn akan mendorong penguatan nasionalisme warga negara muda di wilayah perbatasan.&lt;/p&gt;","author":[{"dropping-particle":"","family":"Sutiyono","given":"Sutiyono","non-dropping-particle":"","parse-names":false,"suffix":""}],"container-title":"Citizenship Jurnal Pancasila dan Kewarganegaraan","id":"ITEM-1","issue":"1","issued":{"date-parts":[["2018"]]},"page":"1","title":"Reformulasi Pendidikan Pancasila Dan Kewarganegaraan Untuk Menguatkan Nasionalisme Warga Negara Muda Di Wilayah Perbatasan","type":"article-journal","volume":"6"},"uris":["http://www.mendeley.com/documents/?uuid=97002249-dd87-4541-8e5d-22ba8e9b39f5","http://www.mendeley.com/documents/?uuid=7f5727d5-db7f-44e5-8c6c-9c5fb04a259b"]}],"mendeley":{"formattedCitation":"(Sutiyono, 2018)","plainTextFormattedCitation":"(Sutiyono, 2018)","previouslyFormattedCitation":"(Sutiyono, 2018)"},"properties":{"noteIndex":0},"schema":"https://github.com/citation-style-language/schema/raw/master/csl-citation.json"}</w:instrText>
      </w:r>
      <w:r w:rsidRPr="00B73F00">
        <w:rPr>
          <w:bCs/>
          <w:highlight w:val="yellow"/>
        </w:rPr>
        <w:fldChar w:fldCharType="separate"/>
      </w:r>
      <w:r w:rsidRPr="00B73F00">
        <w:rPr>
          <w:bCs/>
          <w:noProof/>
          <w:highlight w:val="yellow"/>
        </w:rPr>
        <w:t>(Sutiyono, 2018)</w:t>
      </w:r>
      <w:r w:rsidRPr="00B73F00">
        <w:rPr>
          <w:bCs/>
          <w:highlight w:val="yellow"/>
        </w:rPr>
        <w:fldChar w:fldCharType="end"/>
      </w:r>
      <w:r w:rsidR="000A071D" w:rsidRPr="00B73F00">
        <w:rPr>
          <w:bCs/>
          <w:highlight w:val="yellow"/>
        </w:rPr>
        <w:t>.</w:t>
      </w:r>
      <w:r w:rsidR="00D746D6" w:rsidRPr="003A7C5C">
        <w:rPr>
          <w:bCs/>
        </w:rPr>
        <w:t xml:space="preserve"> Berbagai macam godaan untuk menanggalkan identitas negara Indonesia lebih besar, seperti kemudahan dalam berbagai akses karena jarak ke pusat kota sendiri lebih jauh sampai dengan iming-iming kehidupan yang lebih sejahtera jika mau berbagung dengan tentara nasional Malaysia. Untuk melawan itu semua, diperlukan penguatan bagi generasi muda yang tinggal di daerah perbatasan agar tetap menjunjung tinggi nasionalisme dan patriotismenya bagi negara Indonesia karena nasionalisme dan patriotisme merupakan dua hal yang beriringan. Semangat nasionalisme akan membentuk jiwa yang patriotik dan semakin tinggi jiwa patriotisme suatu masyarakat, maka kemungkinan untuk menanggalkan status kewarganegaraan Indonesia semakin kecil bahkan mustahil. </w:t>
      </w:r>
      <w:r w:rsidR="006A630B" w:rsidRPr="003A7C5C">
        <w:rPr>
          <w:bCs/>
        </w:rPr>
        <w:t xml:space="preserve">Cinta tanah air dan bangsa adalah salah satu dari perwujudan jiwa patriotik </w:t>
      </w:r>
      <w:r w:rsidR="006A630B" w:rsidRPr="00B73F00">
        <w:rPr>
          <w:bCs/>
          <w:highlight w:val="yellow"/>
        </w:rPr>
        <w:fldChar w:fldCharType="begin" w:fldLock="1"/>
      </w:r>
      <w:r w:rsidR="00B73F00" w:rsidRPr="00B73F00">
        <w:rPr>
          <w:bCs/>
          <w:highlight w:val="yellow"/>
        </w:rPr>
        <w:instrText>ADDIN CSL_CITATION {"citationItems":[{"id":"ITEM-1","itemData":{"DOI":"10.36418/japendi.v2i4.141","author":[{"dropping-particle":"","family":"Hanifa","given":"Syakira","non-dropping-particle":"","parse-names":false,"suffix":""},{"dropping-particle":"","family":"Dewi","given":"Dinie Anggraenie","non-dropping-particle":"","parse-names":false,"suffix":""}],"container-title":"Jurnal Pendidikan Indonesia","id":"ITEM-1","issue":"4","issued":{"date-parts":[["2021"]]},"page":"757-763","title":"Kesadaran Patriotik Di Kalangan Mahasiswa","type":"article-journal","volume":"2"},"uris":["http://www.mendeley.com/documents/?uuid=9e05b08e-3900-4ce9-af25-7c8f07ffd171","http://www.mendeley.com/documents/?uuid=481f191d-9450-4324-90db-64d64629764f"]}],"mendeley":{"formattedCitation":"(Hanifa &amp; Dewi, 2021)","plainTextFormattedCitation":"(Hanifa &amp; Dewi, 2021)","previouslyFormattedCitation":"(Hanifa &amp; Dewi, 2021)"},"properties":{"noteIndex":0},"schema":"https://github.com/citation-style-language/schema/raw/master/csl-citation.json"}</w:instrText>
      </w:r>
      <w:r w:rsidR="006A630B" w:rsidRPr="00B73F00">
        <w:rPr>
          <w:bCs/>
          <w:highlight w:val="yellow"/>
        </w:rPr>
        <w:fldChar w:fldCharType="separate"/>
      </w:r>
      <w:r w:rsidR="006A630B" w:rsidRPr="00B73F00">
        <w:rPr>
          <w:bCs/>
          <w:noProof/>
          <w:highlight w:val="yellow"/>
        </w:rPr>
        <w:t>(Hanifa &amp; Dewi, 2021)</w:t>
      </w:r>
      <w:r w:rsidR="006A630B" w:rsidRPr="00B73F00">
        <w:rPr>
          <w:bCs/>
          <w:highlight w:val="yellow"/>
        </w:rPr>
        <w:fldChar w:fldCharType="end"/>
      </w:r>
      <w:r w:rsidR="006A630B" w:rsidRPr="00B73F00">
        <w:rPr>
          <w:bCs/>
          <w:highlight w:val="yellow"/>
        </w:rPr>
        <w:t>.</w:t>
      </w:r>
    </w:p>
    <w:p w14:paraId="6E9D5839" w14:textId="64707AA9" w:rsidR="00D746D6" w:rsidRPr="003A7C5C" w:rsidRDefault="00D746D6" w:rsidP="000A071D">
      <w:pPr>
        <w:pStyle w:val="Default"/>
        <w:ind w:firstLine="567"/>
        <w:jc w:val="both"/>
        <w:rPr>
          <w:bCs/>
        </w:rPr>
      </w:pPr>
      <w:r w:rsidRPr="003A7C5C">
        <w:rPr>
          <w:bCs/>
        </w:rPr>
        <w:t xml:space="preserve">Adapun peran dari mata pelajaran Pendidikan Kewarganegaraan dalam membentuk jiwa nasionalisme warga negara muda terletak pada konten isi materinya. Salah satu isi materi tersebut adalah Pendidikan Bela Negara. Selain </w:t>
      </w:r>
      <w:r w:rsidR="00EC6B94" w:rsidRPr="003A7C5C">
        <w:rPr>
          <w:bCs/>
        </w:rPr>
        <w:t>itu, konsep sejarah perjalanan bangsa pun dapat menyadarkan masyarakat kita bahwa perjuangan pahlawan pada masa lampau perlu mendapat apresiasi dalam bentuk mempertahankan kecintaan terhadap negara Indonesia.</w:t>
      </w:r>
      <w:r w:rsidRPr="003A7C5C">
        <w:rPr>
          <w:bCs/>
        </w:rPr>
        <w:t xml:space="preserve"> </w:t>
      </w:r>
      <w:r w:rsidR="000B6269" w:rsidRPr="003A7C5C">
        <w:rPr>
          <w:bCs/>
        </w:rPr>
        <w:t xml:space="preserve">Warga negara yang akan dihasilkan dari pendidikan kewarganegaraan adalah manusia yang merdeka, memahami perjalanan sejarah bangsa, cita-cita luhur dan tujuan suatau negara </w:t>
      </w:r>
      <w:r w:rsidR="000B6269" w:rsidRPr="00B73F00">
        <w:rPr>
          <w:bCs/>
          <w:highlight w:val="yellow"/>
        </w:rPr>
        <w:fldChar w:fldCharType="begin" w:fldLock="1"/>
      </w:r>
      <w:r w:rsidR="0069624B" w:rsidRPr="00B73F00">
        <w:rPr>
          <w:bCs/>
          <w:highlight w:val="yellow"/>
        </w:rPr>
        <w:instrText>ADDIN CSL_CITATION {"citationItems":[{"id":"ITEM-1","itemData":{"DOI":"10.31004/basicedu.v4i1.303","ISSN":"2580-3735","abstract":"This study aims to determine the strategic role of Citizenship Education in fostering the attitude of nationalism of young citizens in the era of globalization. The research method used is a survey. The results showed. Citizenship Education in higher education can contribute to fostering nationalism with the values of Pancasila has a significant role for young citizen. Citizenship education learning approaches are more interactive through the problem-based learning model. In the learning process with the PBL model so that the maximum educator must have broad insight competencies.","author":[{"dropping-particle":"","family":"Retnasari","given":"Lisa","non-dropping-particle":"","parse-names":false,"suffix":""},{"dropping-particle":"","family":"Hidayah","given":"Yayuk","non-dropping-particle":"","parse-names":false,"suffix":""}],"container-title":"Jurnal Basicedu","id":"ITEM-1","issue":"1","issued":{"date-parts":[["2019"]]},"page":"79-88","title":"Menumbuhkan Sikap Nasionalisme Warga Negara Muda di Era Globalisasi melalui Pendidikan Kewarganegaraan di Perguruan Tinggi (Studi pada Mahasiswa PGSD UAD)","type":"article-journal","volume":"4"},"uris":["http://www.mendeley.com/documents/?uuid=93c27b1b-e1c0-4952-a780-5812c95a0a3a","http://www.mendeley.com/documents/?uuid=ed76097a-3e01-4cb4-b0fc-b93392582f38"]}],"mendeley":{"formattedCitation":"(Retnasari &amp; Hidayah, 2019)","plainTextFormattedCitation":"(Retnasari &amp; Hidayah, 2019)","previouslyFormattedCitation":"(Retnasari &amp; Hidayah, 2019)"},"properties":{"noteIndex":0},"schema":"https://github.com/citation-style-language/schema/raw/master/csl-citation.json"}</w:instrText>
      </w:r>
      <w:r w:rsidR="000B6269" w:rsidRPr="00B73F00">
        <w:rPr>
          <w:bCs/>
          <w:highlight w:val="yellow"/>
        </w:rPr>
        <w:fldChar w:fldCharType="separate"/>
      </w:r>
      <w:r w:rsidR="000B6269" w:rsidRPr="00B73F00">
        <w:rPr>
          <w:bCs/>
          <w:noProof/>
          <w:highlight w:val="yellow"/>
        </w:rPr>
        <w:t>(Retnasari &amp; Hidayah, 2019)</w:t>
      </w:r>
      <w:r w:rsidR="000B6269" w:rsidRPr="00B73F00">
        <w:rPr>
          <w:bCs/>
          <w:highlight w:val="yellow"/>
        </w:rPr>
        <w:fldChar w:fldCharType="end"/>
      </w:r>
      <w:r w:rsidR="000A071D" w:rsidRPr="00B73F00">
        <w:rPr>
          <w:bCs/>
          <w:highlight w:val="yellow"/>
        </w:rPr>
        <w:t>.</w:t>
      </w:r>
      <w:r w:rsidR="00EC6B94" w:rsidRPr="003A7C5C">
        <w:rPr>
          <w:bCs/>
        </w:rPr>
        <w:t xml:space="preserve"> Dengan demikian, warga negara muda akan semakin melek literasi yang kaitannya dengan identitas suatu negara yang akan menambah kecintaan terhadap bangsanya sendiri.</w:t>
      </w:r>
    </w:p>
    <w:p w14:paraId="4641C417" w14:textId="58848225" w:rsidR="000A071D" w:rsidRPr="003A7C5C" w:rsidRDefault="00EC6B94" w:rsidP="000A071D">
      <w:pPr>
        <w:pStyle w:val="Default"/>
        <w:ind w:firstLine="567"/>
        <w:jc w:val="both"/>
        <w:rPr>
          <w:bCs/>
        </w:rPr>
      </w:pPr>
      <w:r w:rsidRPr="003A7C5C">
        <w:rPr>
          <w:bCs/>
        </w:rPr>
        <w:t xml:space="preserve">Namun masalah yang sangat kompleks bagi warga negara muda yang tinggal di daerah perbatasan adalah kesenjangan yang terjadi dengan masyarakat yang berada di tengah kota besar. </w:t>
      </w:r>
      <w:r w:rsidR="002E51B9" w:rsidRPr="003A7C5C">
        <w:rPr>
          <w:bCs/>
        </w:rPr>
        <w:t xml:space="preserve">Tataran ideologis nasionalisme di perbatasan terletak pada bagaimana masyarakat setempat berjuang melawan kemiskinan dan keterpinggiran, baik secara sosial, ekonomi, maupun kebudayaan </w:t>
      </w:r>
      <w:r w:rsidR="002E51B9" w:rsidRPr="00B73F00">
        <w:rPr>
          <w:bCs/>
          <w:highlight w:val="yellow"/>
        </w:rPr>
        <w:fldChar w:fldCharType="begin" w:fldLock="1"/>
      </w:r>
      <w:r w:rsidR="00B73F00" w:rsidRPr="00B73F00">
        <w:rPr>
          <w:bCs/>
          <w:highlight w:val="yellow"/>
        </w:rPr>
        <w:instrText>ADDIN CSL_CITATION {"citationItems":[{"id":"ITEM-1","itemData":{"DOI":"10.14203/jmi.v41i2.253","abstract":"Tulisan ini mempunyai tujuan sebagai berikut. Pertama, mendeskripsikan upaya pemeliharaan rasa kebangsaan yang telah dilakukan negara terhadap masyarakat perbatasan. Kedua, mengkaji sejauh mana masyarakat perbatasan mempunyai pengetahuan tentang negara dan perbatasan. Ketiga, melihat sejauh mana masyarakat perbatasan memiliki kebanggaan nasional dan memaknai nasionalisme. Metode pengumpulan data yang digunakan dalam artikel ini terdiri dari wawancara, diskusi kelompok terbatas, pengamatan terlibat, dan studi literatur yang dilakukan di Tanjung Balai Karimun dan Tanjung Batu (Kabupaten Karimun). Temuan dalam studi ini sebagai berikut. Pertama, penguasaan pengetahuan terhadap NKRI sebagai konsepsi politik serta kebanggaan nasional masyarakat perbatasan pada masa kini semakin meningkat karena perkembangan teknologi informasi dan upaya pemeliharaan wawasan kebangsaan yang dilakukan oleh Pemerintah. Kedua, nasionalisme yang didefinisikan oleh negara, yang diukur dengan pemahaman terhadap wawasan kebangsaan, kurang relevan dengan konteks sosial ekonomi masyarakat perbatasan yang masih hidup dalam keterbatasan. Ketiga, upaya pemeliharaan rasa kebangsaan dapat dilakukan dengan mengakomodasi dan memberikan ruang bagi perkembangan identitas dan kebudayaan masyarakat perbatasan dalam bingkai rumah Indonesia. Kata kunci: perbatasan, nasionalisme, upaya pemeliharaan nasionalisme, makna nasionalisme.","author":[{"dropping-particle":"","family":"Cahyo","given":"Pamungkas","non-dropping-particle":"","parse-names":false,"suffix":""}],"container-title":"Masyarakat Indonesia","id":"ITEM-1","issue":"2","issued":{"date-parts":[["2015"]]},"page":"147-162","title":"Nasionalisme Masyarakat Di Perbatasan Laut: Studi Kasus Masyarakat Melayu-Karimun","type":"article-journal","volume":"41"},"uris":["http://www.mendeley.com/documents/?uuid=05e306cd-f1ca-485a-a61e-64a62eae313b","http://www.mendeley.com/documents/?uuid=96c291a0-08e1-42a6-ae8b-6d414b025468"]}],"mendeley":{"formattedCitation":"(Cahyo, 2015)","plainTextFormattedCitation":"(Cahyo, 2015)","previouslyFormattedCitation":"(Cahyo, 2015)"},"properties":{"noteIndex":0},"schema":"https://github.com/citation-style-language/schema/raw/master/csl-citation.json"}</w:instrText>
      </w:r>
      <w:r w:rsidR="002E51B9" w:rsidRPr="00B73F00">
        <w:rPr>
          <w:bCs/>
          <w:highlight w:val="yellow"/>
        </w:rPr>
        <w:fldChar w:fldCharType="separate"/>
      </w:r>
      <w:r w:rsidR="002E51B9" w:rsidRPr="00B73F00">
        <w:rPr>
          <w:bCs/>
          <w:noProof/>
          <w:highlight w:val="yellow"/>
        </w:rPr>
        <w:t>(Cahyo, 2015)</w:t>
      </w:r>
      <w:r w:rsidR="002E51B9" w:rsidRPr="00B73F00">
        <w:rPr>
          <w:bCs/>
          <w:highlight w:val="yellow"/>
        </w:rPr>
        <w:fldChar w:fldCharType="end"/>
      </w:r>
      <w:r w:rsidR="000A071D" w:rsidRPr="003A7C5C">
        <w:rPr>
          <w:bCs/>
        </w:rPr>
        <w:t>.</w:t>
      </w:r>
      <w:r w:rsidRPr="003A7C5C">
        <w:rPr>
          <w:bCs/>
        </w:rPr>
        <w:t xml:space="preserve"> Tidak bisa dipungkiri, bahwa kemiskinan di daerah perbatasan disebabkan karena salah satunya adalah akses jalan menuju lokasi, jarak yang jauh membuat distribusi penyebaran bahan pangan dan kebutuhan lainnya menjadi tersendat. Bahkan dalam hal kebudayaan pun, masyarakat di perbatasan masih melakukan ritual adat istiadat setempat dan tidak jarang sebagian besar dari mereka enggan untuk menghentikan kegiatan tersebut yang jika terus dibiarkan akan menimbulkan benih-benih cauvinisme.</w:t>
      </w:r>
    </w:p>
    <w:p w14:paraId="16BEFDFE" w14:textId="171EC5B3" w:rsidR="00F67E2C" w:rsidRPr="003A7C5C" w:rsidRDefault="00EC6B94" w:rsidP="000A071D">
      <w:pPr>
        <w:pStyle w:val="Default"/>
        <w:ind w:firstLine="567"/>
        <w:jc w:val="both"/>
        <w:rPr>
          <w:bCs/>
        </w:rPr>
      </w:pPr>
      <w:r w:rsidRPr="003A7C5C">
        <w:rPr>
          <w:bCs/>
        </w:rPr>
        <w:t xml:space="preserve">Untuk mengatasi permasalahan tersebut, maka peran guru dan mata pelajaran Pendidikan Kewarganegaraan sangat diperlukan. </w:t>
      </w:r>
      <w:r w:rsidR="002E51B9" w:rsidRPr="003A7C5C">
        <w:rPr>
          <w:bCs/>
        </w:rPr>
        <w:t xml:space="preserve">Pendidikan Kewarganegaraan bertujuan untuk dapat membentuk peserta didik menjadi manusia atau warga negara yang memilki rasa kebangsaan dan cinta tanah air </w:t>
      </w:r>
      <w:r w:rsidR="002E51B9" w:rsidRPr="00B73F00">
        <w:rPr>
          <w:bCs/>
          <w:highlight w:val="yellow"/>
        </w:rPr>
        <w:fldChar w:fldCharType="begin" w:fldLock="1"/>
      </w:r>
      <w:r w:rsidR="0069624B" w:rsidRPr="00B73F00">
        <w:rPr>
          <w:bCs/>
          <w:highlight w:val="yellow"/>
        </w:rPr>
        <w:instrText>ADDIN CSL_CITATION {"citationItems":[{"id":"ITEM-1","itemData":{"DOI":"10.47080/propatria.v2i2.593","ISSN":"2622-9862","abstract":"This research contained about the implementation of civic education competency in college; in order to face the globalization defiance, this research has done at Sultan Ageng Tirtayasa University. The aim of this research is to know how the implementation of civic competency that consist of civic knowledge, civic skill, and civic disposition. This research used qualitative features with descriptive methode, the result of this research shows that the implementation of civic education competency in order to face the globalization defiance can be happened by three steps. The first step is planning, in planning step, the civic education supporting lecturer made a study planner for every semester together that customized with regular requisite book from directorate general and student affairs of Ministry of Research, Technology and Higher Education of the Republic of Indonesia. In arrangement of civic education  learning in college has the competency that must accomplished by students and the implementation which in civic knowledge. Student got the knowledge from lecturer through the process teaching and learning in class about the materials that already made based on the study planner for each semester. After the first competency, next to the second one which is civic skill. For this compentency, students had given the activity that could build their critical thinking. Project citizen, one of the activity that given to students to reach their more knowledge potentions, especially their skill as student college. The last competency is civic disposition, this competency is the result of mixed two competencies; citizenship knowledge and citizenship skill. From citizenship character competency, in hopes that the students could get the knowledge and skill that shows a good personality based on Undang-Undang Dasar 1945, so they will not easily get contaminated by the negative impacts of globalization.","author":[{"dropping-particle":"","family":"Bahrudin","given":"Febrian Alwan","non-dropping-particle":"","parse-names":false,"suffix":""}],"container-title":"Pro Patria: Jurnal Pendidikan, Kewarganegaraan, Hukum, Sosial, dan Politik","id":"ITEM-1","issue":"2","issued":{"date-parts":[["2019"]]},"page":"184-200","title":"Implementasi Kompetensi Mata Kuliah Pendidikan Kewarganegaraan Di Perguruan Tinggi Dalam Menghadapi Tantangan Globalisasi","type":"article-journal","volume":"2"},"uris":["http://www.mendeley.com/documents/?uuid=ef83c62d-dea0-4cfd-a609-acad2b344b69","http://www.mendeley.com/documents/?uuid=12798f33-9122-4c13-b712-e2fba68b2574"]}],"mendeley":{"formattedCitation":"(Bahrudin, 2019)","plainTextFormattedCitation":"(Bahrudin, 2019)","previouslyFormattedCitation":"(Bahrudin, 2019)"},"properties":{"noteIndex":0},"schema":"https://github.com/citation-style-language/schema/raw/master/csl-citation.json"}</w:instrText>
      </w:r>
      <w:r w:rsidR="002E51B9" w:rsidRPr="00B73F00">
        <w:rPr>
          <w:bCs/>
          <w:highlight w:val="yellow"/>
        </w:rPr>
        <w:fldChar w:fldCharType="separate"/>
      </w:r>
      <w:r w:rsidR="002E51B9" w:rsidRPr="00B73F00">
        <w:rPr>
          <w:bCs/>
          <w:noProof/>
          <w:highlight w:val="yellow"/>
        </w:rPr>
        <w:t>(Bahrudin, 2019)</w:t>
      </w:r>
      <w:r w:rsidR="002E51B9" w:rsidRPr="00B73F00">
        <w:rPr>
          <w:bCs/>
          <w:highlight w:val="yellow"/>
        </w:rPr>
        <w:fldChar w:fldCharType="end"/>
      </w:r>
      <w:r w:rsidR="000A071D" w:rsidRPr="00B73F00">
        <w:rPr>
          <w:bCs/>
          <w:highlight w:val="yellow"/>
        </w:rPr>
        <w:t>.</w:t>
      </w:r>
      <w:r w:rsidRPr="003A7C5C">
        <w:rPr>
          <w:bCs/>
        </w:rPr>
        <w:t xml:space="preserve"> Semangat kebangsaan perlu dipertahankan bahkan ditingkatkan khusunya bagi masyarakat yang tinggal di daerah perbatasan. Semangat kebangsaan ini akan semakin memudar jika pemerintah setempat mengabaikan apa yang menjadi hak warganya. </w:t>
      </w:r>
      <w:r w:rsidR="00680D74" w:rsidRPr="003A7C5C">
        <w:rPr>
          <w:bCs/>
        </w:rPr>
        <w:t xml:space="preserve">Melalui Pendidikan Kewarganegaraan warga negara indonesia mampu memahami, menganalisis, dan menjawab masalah-masalah yang sedang dihadapi dalam bernegara </w:t>
      </w:r>
      <w:r w:rsidR="00680D74" w:rsidRPr="00B73F00">
        <w:rPr>
          <w:bCs/>
          <w:highlight w:val="yellow"/>
        </w:rPr>
        <w:fldChar w:fldCharType="begin" w:fldLock="1"/>
      </w:r>
      <w:r w:rsidR="0069624B" w:rsidRPr="00B73F00">
        <w:rPr>
          <w:bCs/>
          <w:highlight w:val="yellow"/>
        </w:rPr>
        <w:instrText>ADDIN CSL_CITATION {"citationItems":[{"id":"ITEM-1","itemData":{"ISBN":"9786237169277","ISSN":"2548-7906","abstract":"Abstract: Philosophy is a comprehensive truth is often opposed to the truth of science is relative. Because the truth of science is only in terms of which can be observed by humans alone. Philosophy of being the source of all human activities or coloring all activities of citizens of a bangsa.Pendidikan is man's attempt to cultivate and develop the potential of both physical and spiritual disposition in accordance with the values that exist within the community and the environment. Science education is investigating, contemplating about symptom-gejalan educate deeds. The relationship between philosophy and education related to the issue of logic, namely: formal logic which is built on the principles of coherence and dialectical logic is built on the principle of receiving and allow contradictions. Interactive relationship between philosophy and education took place in the cultural circles and ultimately resulted in the so-called philosophy of education. Educational philosophy is the result of thought and contemplation in depth until keakar-roots on education. Educational philosophy is derived from philosophy, meaning the philosophy of education should not be contrary to the philosophy. Keywords:","author":[{"dropping-particle":"","family":"Nurgiansah","given":"T Heru","non-dropping-particle":"","parse-names":false,"suffix":""}],"container-title":"Banyumas: CV Pena Persada","id":"ITEM-1","issued":{"date-parts":[["2020"]]},"title":"Filsafat Pendidikan","type":"book"},"uris":["http://www.mendeley.com/documents/?uuid=0edcd018-44dc-4c32-944d-391811634188","http://www.mendeley.com/documents/?uuid=1b7bc031-cd87-4fb5-802f-8219420f9d10"]}],"mendeley":{"formattedCitation":"(Nurgiansah, 2020)","plainTextFormattedCitation":"(Nurgiansah, 2020)","previouslyFormattedCitation":"(Nurgiansah, 2020)"},"properties":{"noteIndex":0},"schema":"https://github.com/citation-style-language/schema/raw/master/csl-citation.json"}</w:instrText>
      </w:r>
      <w:r w:rsidR="00680D74" w:rsidRPr="00B73F00">
        <w:rPr>
          <w:bCs/>
          <w:highlight w:val="yellow"/>
        </w:rPr>
        <w:fldChar w:fldCharType="separate"/>
      </w:r>
      <w:r w:rsidR="00680D74" w:rsidRPr="00B73F00">
        <w:rPr>
          <w:bCs/>
          <w:noProof/>
          <w:highlight w:val="yellow"/>
        </w:rPr>
        <w:t>(Nurgiansah, 2020)</w:t>
      </w:r>
      <w:r w:rsidR="00680D74" w:rsidRPr="00B73F00">
        <w:rPr>
          <w:bCs/>
          <w:highlight w:val="yellow"/>
        </w:rPr>
        <w:fldChar w:fldCharType="end"/>
      </w:r>
      <w:r w:rsidR="000A071D" w:rsidRPr="00B73F00">
        <w:rPr>
          <w:bCs/>
          <w:highlight w:val="yellow"/>
        </w:rPr>
        <w:t>.</w:t>
      </w:r>
    </w:p>
    <w:p w14:paraId="73FED460" w14:textId="087CFD3B" w:rsidR="00EC6B94" w:rsidRPr="003A7C5C" w:rsidRDefault="00EC6B94" w:rsidP="000A071D">
      <w:pPr>
        <w:pStyle w:val="Default"/>
        <w:ind w:firstLine="567"/>
        <w:jc w:val="both"/>
        <w:rPr>
          <w:bCs/>
        </w:rPr>
      </w:pPr>
      <w:r w:rsidRPr="003A7C5C">
        <w:rPr>
          <w:bCs/>
        </w:rPr>
        <w:t xml:space="preserve">Masalah masalah yang dihadapi warga negara yang tinggal di perbatasan merupakan masalah umum yang bahkan di semua daerah pun mengalaminya. Misalnya dalah bidang pendidikan, kesehatan, teknologi, ekonomi, dan lain sebaginya. Di dalam masalah kesehatan misalnya, ketersediaan jumlah rumah sakit sangat terbatas. Jika harus </w:t>
      </w:r>
      <w:r w:rsidR="00A45600" w:rsidRPr="003A7C5C">
        <w:rPr>
          <w:bCs/>
        </w:rPr>
        <w:t>berobat ke pusat kota maka akses yang jauh akan membahayakan kondisi masyarakat. Maka sebagian masyarakat lebih memilih berobat ke negara Malaysia. Untuk mengatasi permasalahan tersebut, maka pemerintah harus menyediakan layanan kesehatan yang optimal dengan cara membangun rumah sakit yang layak, ditambah dengan petugas medis yang profesional seperti dokter spesialis, dan ketersediaan obat-obatan yang dibutuhkan.</w:t>
      </w:r>
    </w:p>
    <w:p w14:paraId="2F2692F6" w14:textId="5BFF5C0A" w:rsidR="00A45600" w:rsidRPr="003A7C5C" w:rsidRDefault="00A45600" w:rsidP="00A45600">
      <w:pPr>
        <w:pStyle w:val="Default"/>
        <w:ind w:firstLine="567"/>
        <w:jc w:val="both"/>
        <w:rPr>
          <w:bCs/>
        </w:rPr>
      </w:pPr>
      <w:r w:rsidRPr="003A7C5C">
        <w:rPr>
          <w:bCs/>
        </w:rPr>
        <w:t>Di bidang teknologi pun masalah yang dihadapi warga negara di perbatasan hampir sama dengan masalah yang terjadi di daerah 3T</w:t>
      </w:r>
      <w:r w:rsidR="00111584">
        <w:rPr>
          <w:bCs/>
        </w:rPr>
        <w:t xml:space="preserve"> (</w:t>
      </w:r>
      <w:r w:rsidR="00111584" w:rsidRPr="00111584">
        <w:rPr>
          <w:bCs/>
        </w:rPr>
        <w:t>Terdepan, Terpencil dan Tertinggal</w:t>
      </w:r>
      <w:r w:rsidR="00111584">
        <w:rPr>
          <w:bCs/>
        </w:rPr>
        <w:t>)</w:t>
      </w:r>
      <w:r w:rsidRPr="003A7C5C">
        <w:rPr>
          <w:bCs/>
        </w:rPr>
        <w:t xml:space="preserve"> lainnya. Keterbatasan sinyal dan internet membuat upaya untuk memelekan literasi masyarakatnya menjadi terkendala. Tak masalah jika hal ini dibarengi dengan ketersediaan buku-buku di perpustakaan yang berkaitan dengan semangat nasionalisme dan patriotsme. Di Bidang Pendidikan pun sama, infrastruktur sekolah yang kurang memadai, tenaga guru yang profesional sedikit, dan kecilnya anggaran untuk bidang pendidikan merupakan sebagian masalah yang terjadi di daerah perbatasan.</w:t>
      </w:r>
    </w:p>
    <w:p w14:paraId="3D17652B" w14:textId="05FF8F5C" w:rsidR="002E51B9" w:rsidRPr="003A7C5C" w:rsidRDefault="00A45600" w:rsidP="000A071D">
      <w:pPr>
        <w:pStyle w:val="Default"/>
        <w:ind w:firstLine="567"/>
        <w:jc w:val="both"/>
        <w:rPr>
          <w:bCs/>
        </w:rPr>
      </w:pPr>
      <w:r w:rsidRPr="003A7C5C">
        <w:rPr>
          <w:bCs/>
        </w:rPr>
        <w:t xml:space="preserve">Diperlukan sikap warga generasi muda yang penuh semangat dan memiliki cita-cita luhur yang dapat memperbaiki kondisi buruk di daerah perbatasan. </w:t>
      </w:r>
      <w:r w:rsidR="002E51B9" w:rsidRPr="003A7C5C">
        <w:rPr>
          <w:bCs/>
        </w:rPr>
        <w:t xml:space="preserve">Peran pemuda sangat penting dalam mengisi pembangunan dan mempertahankan kemerdekaan bangsa </w:t>
      </w:r>
      <w:r w:rsidR="002E51B9" w:rsidRPr="00B73F00">
        <w:rPr>
          <w:bCs/>
          <w:highlight w:val="yellow"/>
        </w:rPr>
        <w:fldChar w:fldCharType="begin" w:fldLock="1"/>
      </w:r>
      <w:r w:rsidR="0069624B" w:rsidRPr="00B73F00">
        <w:rPr>
          <w:bCs/>
          <w:highlight w:val="yellow"/>
        </w:rPr>
        <w:instrText>ADDIN CSL_CITATION {"citationItems":[{"id":"ITEM-1","itemData":{"DOI":"10.21831/civics.v13i2.12745","ISSN":"1829-5789","abstract":"In the globalized era and the fragile nation, it is necessary for us to look backward (to learn) the history of Indonesian nationalism. It is due to the fact that in this era a lot of young generation tends to forget and choose to become competitive individuals and then ignore their nationality. Many young generations were trapped in temporary hedonism and rejected national spirit in the name of personal objectives. From the formation of Indonesian nationalism perspective, the role of young generation is inseparable such as Sumpah Pemuda (Youth Pledge). Accordingly, by considering the history of Indonesia nationalism, it is necessary for young generation to have an attitude as well as behave in the context of nationality.","author":[{"dropping-particle":"","family":"Aisy","given":"Kaina Vadisya Rohadatul","non-dropping-particle":"","parse-names":false,"suffix":""},{"dropping-particle":"","family":"Nurani","given":"Farida","non-dropping-particle":"","parse-names":false,"suffix":""}],"container-title":"Jurnal Civics: Media Kajian Kewarganegaraan","id":"ITEM-1","issue":"2","issued":{"date-parts":[["2016"]]},"page":"209-216","title":"Melihat sejarah nasionalisme Indonesia untuk memupuk sikap kebangsaan generasi muda","type":"article-journal","volume":"13"},"uris":["http://www.mendeley.com/documents/?uuid=d930a516-cedc-45f6-ba14-4a17582620db","http://www.mendeley.com/documents/?uuid=2df7907c-05e3-4a5d-a24f-8c32a33e263e"]}],"mendeley":{"formattedCitation":"(Aisy &amp; Nurani, 2016)","plainTextFormattedCitation":"(Aisy &amp; Nurani, 2016)","previouslyFormattedCitation":"(Aisy &amp; Nurani, 2016)"},"properties":{"noteIndex":0},"schema":"https://github.com/citation-style-language/schema/raw/master/csl-citation.json"}</w:instrText>
      </w:r>
      <w:r w:rsidR="002E51B9" w:rsidRPr="00B73F00">
        <w:rPr>
          <w:bCs/>
          <w:highlight w:val="yellow"/>
        </w:rPr>
        <w:fldChar w:fldCharType="separate"/>
      </w:r>
      <w:r w:rsidR="002E51B9" w:rsidRPr="00B73F00">
        <w:rPr>
          <w:bCs/>
          <w:noProof/>
          <w:highlight w:val="yellow"/>
        </w:rPr>
        <w:t>(Aisy &amp; Nurani, 2016)</w:t>
      </w:r>
      <w:r w:rsidR="002E51B9" w:rsidRPr="00B73F00">
        <w:rPr>
          <w:bCs/>
          <w:highlight w:val="yellow"/>
        </w:rPr>
        <w:fldChar w:fldCharType="end"/>
      </w:r>
      <w:r w:rsidR="000A071D" w:rsidRPr="00B73F00">
        <w:rPr>
          <w:bCs/>
          <w:highlight w:val="yellow"/>
        </w:rPr>
        <w:t>.</w:t>
      </w:r>
      <w:r w:rsidRPr="003A7C5C">
        <w:rPr>
          <w:bCs/>
        </w:rPr>
        <w:t xml:space="preserve"> Peran pemuda tersebut bisa dilakukan dengan belajar secara sungguh-sungguh, tidak terjerumus ke dalam hal-hal negatif yang dapat merugikan diri sendiri maupun orang lain, lalu berperilaku baik terhadap sesama, menyingkirkan egoisme dan menjauhi sikap hedonisme.</w:t>
      </w:r>
    </w:p>
    <w:p w14:paraId="36573E09" w14:textId="6C58E118" w:rsidR="00D5455D" w:rsidRPr="003A7C5C" w:rsidRDefault="00D5455D" w:rsidP="000A071D">
      <w:pPr>
        <w:pStyle w:val="Default"/>
        <w:ind w:firstLine="567"/>
        <w:jc w:val="both"/>
        <w:rPr>
          <w:bCs/>
        </w:rPr>
      </w:pPr>
      <w:r w:rsidRPr="003A7C5C">
        <w:rPr>
          <w:bCs/>
        </w:rPr>
        <w:t>Di era globalisasi seperti sekarang ini, sikap egoisme dan hedonisme menjadi hal yang lumrah dilakukan para generasi muda. Selain faktor tuntutan gaya hidup yang glamor, faktor lainnya adalah kurangnya kesadaran terhadap kecintaan antar sesama. Globalisasi juga ditandai dengan semakin mudahnya segala informasi untuk di akses. Perlu filter untuk menyaring segala pengaruh buruk dari luar akibat dampak globalisasi agar sikap nasionalisme warga muda tidak semakin terkikis, salah satunya dengan penguatan Pendidikan Kewarganegaraan.</w:t>
      </w:r>
    </w:p>
    <w:p w14:paraId="58D7DD7D" w14:textId="3169425E" w:rsidR="00D5455D" w:rsidRPr="003A7C5C" w:rsidRDefault="00D5455D" w:rsidP="000A071D">
      <w:pPr>
        <w:pStyle w:val="Default"/>
        <w:ind w:firstLine="567"/>
        <w:jc w:val="both"/>
        <w:rPr>
          <w:bCs/>
        </w:rPr>
      </w:pPr>
      <w:r w:rsidRPr="003A7C5C">
        <w:rPr>
          <w:bCs/>
        </w:rPr>
        <w:t>Pendidikan Kewarganegaraan merupakan segala hal ihwal yang berkaitan dengan warga negara, menyangkut segala aspek perilaku warganya terutama dalam keseimbangan antara hak dan kewajiban. Selain itu, Pendidikan Kewarganegaraan juga merupakan beragam keilmuan dari berbagai bidang, seperti politik, hukum, ketatanegaraan, sosial, budaya, dan lain sebagainya.</w:t>
      </w:r>
    </w:p>
    <w:p w14:paraId="2E23D3CF" w14:textId="052A03ED" w:rsidR="00D5455D" w:rsidRPr="003A7C5C" w:rsidRDefault="00D5455D" w:rsidP="000A071D">
      <w:pPr>
        <w:pStyle w:val="Default"/>
        <w:ind w:firstLine="567"/>
        <w:jc w:val="both"/>
        <w:rPr>
          <w:bCs/>
        </w:rPr>
      </w:pPr>
      <w:r w:rsidRPr="003A7C5C">
        <w:rPr>
          <w:bCs/>
        </w:rPr>
        <w:t xml:space="preserve">Pendidikan Kewarganegaraan selalu diajarkan dari mulai jenjang pendidikan dasar sampai pendidikan tinggi dengan berbagai macam konten isi materinya. Hal ini bertujuan untuk membentuk warga negara yang baik, yakni warga negara yang berpartisipatif, berjiwa nasionalis dan patrotis, serta patuh terhadap hukum atau aturan yang berlaku. </w:t>
      </w:r>
    </w:p>
    <w:p w14:paraId="0AF21C08" w14:textId="78447E4D" w:rsidR="00D5455D" w:rsidRPr="003A7C5C" w:rsidRDefault="00D5455D" w:rsidP="000A071D">
      <w:pPr>
        <w:pStyle w:val="Default"/>
        <w:ind w:firstLine="567"/>
        <w:jc w:val="both"/>
        <w:rPr>
          <w:bCs/>
        </w:rPr>
      </w:pPr>
      <w:r w:rsidRPr="003A7C5C">
        <w:rPr>
          <w:bCs/>
        </w:rPr>
        <w:t>Mata Pelajaran ini sangat cocok digunakan untuk memfilter pengaruh budaya luar yang tidak sejalan dengan ideologi negara Indonesia</w:t>
      </w:r>
      <w:r w:rsidR="00817657" w:rsidRPr="003A7C5C">
        <w:rPr>
          <w:bCs/>
        </w:rPr>
        <w:t xml:space="preserve">. Banyak materi yang relavan dengan upaya pemerintah dalam menjaga sikap nasionalisme warga negara muda di daerah perbatasan. Bahkan setiap tahun selalu diadakan perbaikan-perbaikan guna memutakhirkan materinya agar sesuai dengan tuntutan dan perkembangan zaman. </w:t>
      </w:r>
    </w:p>
    <w:p w14:paraId="76AE4742" w14:textId="770BF961" w:rsidR="00817657" w:rsidRPr="003A7C5C" w:rsidRDefault="00817657" w:rsidP="000A071D">
      <w:pPr>
        <w:pStyle w:val="Default"/>
        <w:ind w:firstLine="567"/>
        <w:jc w:val="both"/>
        <w:rPr>
          <w:bCs/>
        </w:rPr>
      </w:pPr>
      <w:r w:rsidRPr="003A7C5C">
        <w:rPr>
          <w:bCs/>
        </w:rPr>
        <w:t>Sikap nasionalisme warga negara dapat dibentuk dari kesamaan nasib sepenanggungan. Seperti kita ketahui, bahwa negara Indonesia mengalami pahit getirnya penjajahan dari kolonialisme barat selama berabad-abad. Akibat dari penderitaan yang sangat lama, maka masyarakat memiliki keinginan untuk melepaskan diri penjajahan dan tahun 1928 menjadi tonggak awal bersatunya masyarakat Indonesia dalam peristiwa sumpah pemuda. Selain itu, letak geografis suatu masyarakat juga akan mempengaruhi pembentukan sikap nasionalisme warga negara muda.</w:t>
      </w:r>
    </w:p>
    <w:p w14:paraId="034E384C" w14:textId="77777777" w:rsidR="002876D7" w:rsidRPr="003A7C5C" w:rsidRDefault="00817657" w:rsidP="002876D7">
      <w:pPr>
        <w:pStyle w:val="Default"/>
        <w:ind w:firstLine="567"/>
        <w:jc w:val="both"/>
        <w:rPr>
          <w:bCs/>
        </w:rPr>
      </w:pPr>
      <w:r w:rsidRPr="003A7C5C">
        <w:rPr>
          <w:bCs/>
        </w:rPr>
        <w:t>Masyarakat yang tinggal di daerah perbatasan memiliki karakteristik yang berbeda dengan masyarakat yang tinggal di daerah perkotaan.</w:t>
      </w:r>
      <w:r w:rsidR="00494AF0" w:rsidRPr="003A7C5C">
        <w:rPr>
          <w:bCs/>
        </w:rPr>
        <w:t xml:space="preserve"> Masyarakat perbatasan identik dengan karakter keras, mandiri, dan terbiasa dengan keadaan yang berkecukupan. Namun,</w:t>
      </w:r>
      <w:r w:rsidR="002876D7" w:rsidRPr="003A7C5C">
        <w:rPr>
          <w:bCs/>
        </w:rPr>
        <w:t xml:space="preserve"> akibat dari pengaruh</w:t>
      </w:r>
      <w:r w:rsidR="00494AF0" w:rsidRPr="003A7C5C">
        <w:rPr>
          <w:bCs/>
        </w:rPr>
        <w:t xml:space="preserve"> globalisasi, </w:t>
      </w:r>
      <w:r w:rsidR="002876D7" w:rsidRPr="003A7C5C">
        <w:rPr>
          <w:bCs/>
        </w:rPr>
        <w:t>karakter tersebut semakin menghilang dikarenakan generasi-generasi penerusnya mulai terpengaruh dengan kehidupan yang serba tercukupi. Padahal dengan karakter yang sedemikian rupa, dapat membentuk sikap nasionalisme yang baik.</w:t>
      </w:r>
    </w:p>
    <w:p w14:paraId="381ACD23" w14:textId="1B083FDF" w:rsidR="002876D7" w:rsidRPr="003A7C5C" w:rsidRDefault="002876D7" w:rsidP="002876D7">
      <w:pPr>
        <w:pStyle w:val="Default"/>
        <w:ind w:firstLine="567"/>
        <w:jc w:val="both"/>
        <w:rPr>
          <w:bCs/>
        </w:rPr>
      </w:pPr>
      <w:r w:rsidRPr="003A7C5C">
        <w:rPr>
          <w:bCs/>
        </w:rPr>
        <w:t>Adapun Tujuan nasionalisme diantaranya untuk menumbuhkan dan meningkatkan rasa cinta terhadap bangsa, Negara, serta tanah air. Sebagai warga negara yang lahir di wilayah Negara Kesatuan republik Indonesia, sudah seharusnya mereka mencintai negaranya sendiri dibandingkan dengan mengagumi bangsa lain. Rasa cinta terhadap negara Indonesia akan membuat warga negara muda berperilaku dan bersikap melindungi tanah air dan tumpah darah dari pengaruh negatif negara lain.</w:t>
      </w:r>
    </w:p>
    <w:p w14:paraId="55F60230" w14:textId="65AD4799" w:rsidR="00A04EA2" w:rsidRPr="003A7C5C" w:rsidRDefault="00A04EA2" w:rsidP="002876D7">
      <w:pPr>
        <w:pStyle w:val="Default"/>
        <w:ind w:firstLine="567"/>
        <w:jc w:val="both"/>
        <w:rPr>
          <w:bCs/>
        </w:rPr>
      </w:pPr>
      <w:r w:rsidRPr="003A7C5C">
        <w:rPr>
          <w:bCs/>
        </w:rPr>
        <w:t xml:space="preserve">Tujuan nasionalisme berikutnya adalah </w:t>
      </w:r>
      <w:r w:rsidR="002876D7" w:rsidRPr="003A7C5C">
        <w:rPr>
          <w:bCs/>
        </w:rPr>
        <w:t>untuk membangun sebuah hubungan yang harmonis dan rukun antara ma</w:t>
      </w:r>
      <w:r w:rsidRPr="003A7C5C">
        <w:rPr>
          <w:bCs/>
        </w:rPr>
        <w:t>syarakat dan individu Lainnya. Kerukunan antar sesama masyarakat merupakan harapan semua pihak, hal ini sejalan dengan sila ketiga Pancasila yakni persatuan Indonesia. Sekalipun negara Indonesia terdiri dari berbagai macam suku bangsa, adat, dan budaya, namun semua itu tidak menjadi hambatan dalam menjaga kerukunan selama sikap toleransi antar sesama tetap terjalin. Kehidupan yang harmonis pula dapat menjauhkan bangsa Indonesia dari perpecahan dan konflik horizontal.</w:t>
      </w:r>
    </w:p>
    <w:p w14:paraId="364F6890" w14:textId="39F5265A" w:rsidR="00A04EA2" w:rsidRPr="003A7C5C" w:rsidRDefault="00A04EA2" w:rsidP="002876D7">
      <w:pPr>
        <w:pStyle w:val="Default"/>
        <w:ind w:firstLine="567"/>
        <w:jc w:val="both"/>
        <w:rPr>
          <w:bCs/>
        </w:rPr>
      </w:pPr>
      <w:r w:rsidRPr="003A7C5C">
        <w:rPr>
          <w:bCs/>
        </w:rPr>
        <w:t xml:space="preserve">Selain itu, nasionalisme juga bertujuan </w:t>
      </w:r>
      <w:r w:rsidR="002876D7" w:rsidRPr="003A7C5C">
        <w:rPr>
          <w:bCs/>
        </w:rPr>
        <w:t>untuk membangun dan mempererat sebuah</w:t>
      </w:r>
      <w:r w:rsidRPr="003A7C5C">
        <w:rPr>
          <w:bCs/>
        </w:rPr>
        <w:t xml:space="preserve"> tali persaudaraan antara sesama</w:t>
      </w:r>
      <w:r w:rsidR="002876D7" w:rsidRPr="003A7C5C">
        <w:rPr>
          <w:bCs/>
        </w:rPr>
        <w:t xml:space="preserve"> warga m</w:t>
      </w:r>
      <w:r w:rsidRPr="003A7C5C">
        <w:rPr>
          <w:bCs/>
        </w:rPr>
        <w:t>asyarakat di sebuah negara. Dengan demikian, potensi munculnya konflik karena perbedaan kepentingan dapat diminimalisir.sikap egoisme dalam mempertahankan kepentingan individu atau kelompok dapat dikesampingkan sehingga akan terciptanya kehidupan bermasyarakat, berbangsa, dan bernegara yang aman, damai sentosa.</w:t>
      </w:r>
    </w:p>
    <w:p w14:paraId="71EBD39E" w14:textId="77777777" w:rsidR="00754D05" w:rsidRPr="003A7C5C" w:rsidRDefault="00A04EA2" w:rsidP="00754D05">
      <w:pPr>
        <w:pStyle w:val="Default"/>
        <w:ind w:firstLine="567"/>
        <w:jc w:val="both"/>
        <w:rPr>
          <w:bCs/>
        </w:rPr>
      </w:pPr>
      <w:r w:rsidRPr="003A7C5C">
        <w:rPr>
          <w:bCs/>
        </w:rPr>
        <w:t xml:space="preserve">Nasionalisme juga merupakan </w:t>
      </w:r>
      <w:r w:rsidR="002876D7" w:rsidRPr="003A7C5C">
        <w:rPr>
          <w:bCs/>
        </w:rPr>
        <w:t xml:space="preserve">upaya untuk menghilangkan dan menghapuskan ekstrimisme atau tuntutan yang </w:t>
      </w:r>
      <w:r w:rsidRPr="003A7C5C">
        <w:rPr>
          <w:bCs/>
        </w:rPr>
        <w:t>b</w:t>
      </w:r>
      <w:r w:rsidR="002876D7" w:rsidRPr="003A7C5C">
        <w:rPr>
          <w:bCs/>
        </w:rPr>
        <w:t>erlebih dari warga negara ata</w:t>
      </w:r>
      <w:r w:rsidRPr="003A7C5C">
        <w:rPr>
          <w:bCs/>
        </w:rPr>
        <w:t>u masyarakat kepada pemerintah.</w:t>
      </w:r>
      <w:r w:rsidR="00754D05" w:rsidRPr="003A7C5C">
        <w:rPr>
          <w:bCs/>
        </w:rPr>
        <w:t xml:space="preserve"> Kewajiban pemerintah adalah membuat kebijakan yang mengedepankan kepentingan bersama agar masyarakat dapat legowo dan menerima apapun yang menjadi perintah pemerintah. Di negara demokrasi seperti Indonesia, tuntutan masyarakat terhadap negara dapat diakomodir dengan baik, berbeda dengan negara lain yang bersifat otoriter, maka tidak ada kesempatan bagi warga negara untuk menyampaikan aspirasinya yang akan berimbas pada munculnya rasa benci terhadap negaranya sendiri.</w:t>
      </w:r>
    </w:p>
    <w:p w14:paraId="669A00FF" w14:textId="5A2A3472" w:rsidR="00754D05" w:rsidRPr="003A7C5C" w:rsidRDefault="00754D05" w:rsidP="00754D05">
      <w:pPr>
        <w:pStyle w:val="Default"/>
        <w:ind w:firstLine="567"/>
        <w:jc w:val="both"/>
        <w:rPr>
          <w:bCs/>
        </w:rPr>
      </w:pPr>
      <w:r w:rsidRPr="003A7C5C">
        <w:rPr>
          <w:bCs/>
        </w:rPr>
        <w:t xml:space="preserve">Sikap nasionalisme juga bertujuan sebagai </w:t>
      </w:r>
      <w:r w:rsidR="002876D7" w:rsidRPr="003A7C5C">
        <w:rPr>
          <w:bCs/>
        </w:rPr>
        <w:t>usaha untuk menumbuhkan sebuah semangat untuk bisa rela berkorban demi bangs</w:t>
      </w:r>
      <w:r w:rsidRPr="003A7C5C">
        <w:rPr>
          <w:bCs/>
        </w:rPr>
        <w:t>a, negara, serta tanah air. Sikap rela berkorban berarti mendahulukan kepentingan bangsa dari pada kepentingan pribadi. Rela berkorban tidak hanya identik dengan mengeluarkan uang sebagai materi, tapi juga mengorbankan tenaga dan pikiran untuk kemajuan bangsa. Sikap rela berkorban ini sejalan dengan kecintaan terhadap tanah air. Jika sikap nasionalisme warga negara muda tidak ada, maka sikap rela berkorban pun tidak akan tumbuh di tengah-tengah masyarakat.</w:t>
      </w:r>
    </w:p>
    <w:p w14:paraId="4146539F" w14:textId="4F6B862A" w:rsidR="002876D7" w:rsidRPr="003A7C5C" w:rsidRDefault="00754D05" w:rsidP="00754D05">
      <w:pPr>
        <w:pStyle w:val="Default"/>
        <w:ind w:firstLine="567"/>
        <w:jc w:val="both"/>
        <w:rPr>
          <w:bCs/>
        </w:rPr>
      </w:pPr>
      <w:r w:rsidRPr="003A7C5C">
        <w:rPr>
          <w:bCs/>
        </w:rPr>
        <w:t xml:space="preserve">Tujuan nasionalisme yang terakhir adalah </w:t>
      </w:r>
      <w:r w:rsidR="002876D7" w:rsidRPr="003A7C5C">
        <w:rPr>
          <w:bCs/>
        </w:rPr>
        <w:t>untuk menjaga sebuah Negara, bangsa serta tanah air dari serangan para musuh yang mengancam Negara, baik itu dari luar negeri maupun dalam negeri.</w:t>
      </w:r>
      <w:r w:rsidRPr="003A7C5C">
        <w:rPr>
          <w:bCs/>
        </w:rPr>
        <w:t xml:space="preserve"> Ancaman, tantangan, hambatan dan gangguan dapat menimbulkan disintegrasi nasional sehingga sikap nasionalisme harus ditingkatkan di kalangan generasi muda agar terciptanya keutuhan Negara Republik Indonesia. Di era globalisasi, ancaman terhadap keutuhan negara tidak lagi berasal dari kekuatan militer bangsa lain, namun dari pengaruh ideologi sehinggal hal ini lebih berbahaya dari pada kerusakan infrastruktur yang diakibatkan oleh perang.</w:t>
      </w:r>
      <w:r w:rsidR="00EF1DC8" w:rsidRPr="003A7C5C">
        <w:rPr>
          <w:bCs/>
        </w:rPr>
        <w:t xml:space="preserve"> Ancaman ideologi lain bagi warga negara muda diperbatasan akan mengakibatkan lunturnya sikap nasionalisme warga negara Indonesia.</w:t>
      </w:r>
    </w:p>
    <w:p w14:paraId="328EB4A4" w14:textId="5DDF138E" w:rsidR="00EF1DC8" w:rsidRPr="003A7C5C" w:rsidRDefault="00EF1DC8" w:rsidP="002876D7">
      <w:pPr>
        <w:pStyle w:val="Default"/>
        <w:ind w:firstLine="567"/>
        <w:jc w:val="both"/>
        <w:rPr>
          <w:bCs/>
        </w:rPr>
      </w:pPr>
      <w:r w:rsidRPr="003A7C5C">
        <w:rPr>
          <w:bCs/>
        </w:rPr>
        <w:t xml:space="preserve">Selai tujuan, nasionalisme mempunyai ciri-ciri yang khas. </w:t>
      </w:r>
      <w:r w:rsidR="002876D7" w:rsidRPr="003A7C5C">
        <w:rPr>
          <w:bCs/>
        </w:rPr>
        <w:t>Adapun ciri-ciri sikap nasiona</w:t>
      </w:r>
      <w:r w:rsidRPr="003A7C5C">
        <w:rPr>
          <w:bCs/>
        </w:rPr>
        <w:t xml:space="preserve">lisme secara umum </w:t>
      </w:r>
      <w:r w:rsidR="002876D7" w:rsidRPr="003A7C5C">
        <w:rPr>
          <w:bCs/>
        </w:rPr>
        <w:t>meliputi rela berkorban, cinta tanah air, menjunjung tinggi nama bangsa Indonesia, bangga sebagai warga Negara Indonesia, persatuan dan kesatuan, disiplin, berani</w:t>
      </w:r>
      <w:r w:rsidRPr="003A7C5C">
        <w:rPr>
          <w:bCs/>
        </w:rPr>
        <w:t xml:space="preserve"> dan jujur serta bekerja keras. Semua sikap ini harus menjadi pembiasaan masyarakat di perbatasan saat mempelajari ilmu di sekolah. Harus ada sinkronisasi antara mata pelajaran Pendidikan Kewarganegaraan dan guru Pendidikan Kewarganegaraan, sehingga pengajar mata pelajaran ini tidak bisa dilakukan oleh sembarangan orang dan menganggap enteng mata pelajaran tersebut.</w:t>
      </w:r>
    </w:p>
    <w:p w14:paraId="4D036FD7" w14:textId="382DCEF0" w:rsidR="00991523" w:rsidRPr="003A7C5C" w:rsidRDefault="00EF1DC8" w:rsidP="00991523">
      <w:pPr>
        <w:pStyle w:val="Default"/>
        <w:ind w:firstLine="567"/>
        <w:jc w:val="both"/>
        <w:rPr>
          <w:bCs/>
        </w:rPr>
      </w:pPr>
      <w:r w:rsidRPr="003A7C5C">
        <w:rPr>
          <w:bCs/>
        </w:rPr>
        <w:t xml:space="preserve">Sedangkan ciri nasionalisme secara khusus diantaranya; </w:t>
      </w:r>
      <w:r w:rsidR="002876D7" w:rsidRPr="003A7C5C">
        <w:rPr>
          <w:bCs/>
        </w:rPr>
        <w:t>adanya sebuah kesat</w:t>
      </w:r>
      <w:r w:rsidRPr="003A7C5C">
        <w:rPr>
          <w:bCs/>
        </w:rPr>
        <w:t xml:space="preserve">uan dan persatuan sebuah bangsa. Indikatornya adalah tidak terjadinya konflik, aman dan tentram. Kemudian </w:t>
      </w:r>
      <w:r w:rsidR="002876D7" w:rsidRPr="003A7C5C">
        <w:rPr>
          <w:bCs/>
        </w:rPr>
        <w:t>adanya sebuah organisasi yang memiliki bentuk mode</w:t>
      </w:r>
      <w:r w:rsidRPr="003A7C5C">
        <w:rPr>
          <w:bCs/>
        </w:rPr>
        <w:t xml:space="preserve">rn dan memiliki sifat nasional. Lalu </w:t>
      </w:r>
      <w:r w:rsidR="002876D7" w:rsidRPr="003A7C5C">
        <w:rPr>
          <w:bCs/>
        </w:rPr>
        <w:t>adanya sebuah perjuangan yang dilakukan dan memiliki sifat na</w:t>
      </w:r>
      <w:r w:rsidRPr="003A7C5C">
        <w:rPr>
          <w:bCs/>
        </w:rPr>
        <w:t>sional. Perjuangan disini berarti belajar dengan penuh kesungguhan bagi warga negara muda di daerah perbatasan dengan tidak menyia-nyiakan waktu untuk kegiatan yang tidak bermanfaat.</w:t>
      </w:r>
    </w:p>
    <w:p w14:paraId="011E00A9" w14:textId="7AD6F82E" w:rsidR="00817657" w:rsidRPr="003A7C5C" w:rsidRDefault="00991523" w:rsidP="002876D7">
      <w:pPr>
        <w:pStyle w:val="Default"/>
        <w:ind w:firstLine="567"/>
        <w:jc w:val="both"/>
        <w:rPr>
          <w:bCs/>
        </w:rPr>
      </w:pPr>
      <w:r w:rsidRPr="003A7C5C">
        <w:rPr>
          <w:bCs/>
        </w:rPr>
        <w:t xml:space="preserve">Nasionalisme juga </w:t>
      </w:r>
      <w:r w:rsidR="002876D7" w:rsidRPr="003A7C5C">
        <w:rPr>
          <w:bCs/>
        </w:rPr>
        <w:t xml:space="preserve">bertujuan </w:t>
      </w:r>
      <w:r w:rsidRPr="003A7C5C">
        <w:rPr>
          <w:bCs/>
        </w:rPr>
        <w:t xml:space="preserve">untuk membentuk atau </w:t>
      </w:r>
      <w:r w:rsidR="002876D7" w:rsidRPr="003A7C5C">
        <w:rPr>
          <w:bCs/>
        </w:rPr>
        <w:t>mendirikan</w:t>
      </w:r>
      <w:r w:rsidRPr="003A7C5C">
        <w:rPr>
          <w:bCs/>
        </w:rPr>
        <w:t xml:space="preserve"> suatu negara</w:t>
      </w:r>
      <w:r w:rsidR="002876D7" w:rsidRPr="003A7C5C">
        <w:rPr>
          <w:bCs/>
        </w:rPr>
        <w:t xml:space="preserve"> dan memerdekakan sebuah Negara yang merdeka</w:t>
      </w:r>
      <w:r w:rsidRPr="003A7C5C">
        <w:rPr>
          <w:bCs/>
        </w:rPr>
        <w:t>, berdaulat, tidak diintervensi negara lain,</w:t>
      </w:r>
      <w:r w:rsidR="002876D7" w:rsidRPr="003A7C5C">
        <w:rPr>
          <w:bCs/>
        </w:rPr>
        <w:t xml:space="preserve"> dan manjadikan </w:t>
      </w:r>
      <w:r w:rsidRPr="003A7C5C">
        <w:rPr>
          <w:bCs/>
        </w:rPr>
        <w:t>k</w:t>
      </w:r>
      <w:r w:rsidR="002876D7" w:rsidRPr="003A7C5C">
        <w:rPr>
          <w:bCs/>
        </w:rPr>
        <w:t>ekuasaan berada</w:t>
      </w:r>
      <w:r w:rsidRPr="003A7C5C">
        <w:rPr>
          <w:bCs/>
        </w:rPr>
        <w:t xml:space="preserve"> di tangan para rakyat sesuai dengan sistem ketatanegaraan negara Indonesia. Terakhir, n</w:t>
      </w:r>
      <w:r w:rsidR="002876D7" w:rsidRPr="003A7C5C">
        <w:rPr>
          <w:bCs/>
        </w:rPr>
        <w:t>asionalisme lebih mementingkan pikiran sehingga pendidikan sangatlah berperan penting dalam upaya untuk mencerdaskan</w:t>
      </w:r>
      <w:r w:rsidRPr="003A7C5C">
        <w:rPr>
          <w:bCs/>
        </w:rPr>
        <w:t xml:space="preserve"> kehidupan bangsa dan Negara. Hal ini sesuai dengan amanat pembukaan Undang-Undang Dasar 1945.</w:t>
      </w:r>
    </w:p>
    <w:p w14:paraId="4E27F7A0" w14:textId="77777777" w:rsidR="006A630B" w:rsidRPr="003A7C5C" w:rsidRDefault="006A630B" w:rsidP="00216B49">
      <w:pPr>
        <w:pStyle w:val="Default"/>
        <w:jc w:val="both"/>
        <w:rPr>
          <w:b/>
        </w:rPr>
      </w:pPr>
    </w:p>
    <w:p w14:paraId="7C562701" w14:textId="4562DA0D" w:rsidR="00984B01" w:rsidRPr="003A7C5C" w:rsidRDefault="00984B01" w:rsidP="00AD072D">
      <w:pPr>
        <w:pStyle w:val="Heading2"/>
        <w:rPr>
          <w:b w:val="0"/>
        </w:rPr>
      </w:pPr>
      <w:r w:rsidRPr="003A7C5C">
        <w:t>KESIMPULAN</w:t>
      </w:r>
    </w:p>
    <w:p w14:paraId="7C540574" w14:textId="1B0D90C4" w:rsidR="002E51B9" w:rsidRPr="00F5022F" w:rsidRDefault="002E51B9" w:rsidP="002E51B9">
      <w:pPr>
        <w:pStyle w:val="Default"/>
        <w:ind w:firstLine="567"/>
        <w:jc w:val="both"/>
        <w:rPr>
          <w:bCs/>
        </w:rPr>
      </w:pPr>
      <w:r w:rsidRPr="00F5022F">
        <w:rPr>
          <w:bCs/>
        </w:rPr>
        <w:t xml:space="preserve">Warga negara muda Indonesia yang berada di perbatasan Camar Bulan Temajuk Kalimantan Barat memiliki sikap nasionalisme yang baik. Hal ini terbukti dari perilaku masyarakat disana, salah satunya tidak berkenan meninggalkan status kewarganegaraan Indonesia meskipun akses ke negara Malaysia lebih mudah. </w:t>
      </w:r>
      <w:r w:rsidR="00F5022F" w:rsidRPr="00F5022F">
        <w:t xml:space="preserve">Walau masyarakat merasakan berbagai keterbatasan dan kesenjangan pembangunan, tetapi keteguhan dan keyakinan berbangsa dari sikap nasionalisme yang tinggi. </w:t>
      </w:r>
      <w:r w:rsidRPr="00F5022F">
        <w:rPr>
          <w:bCs/>
        </w:rPr>
        <w:t xml:space="preserve">Warga negara Indonesia yang berada disana juga senantiasa </w:t>
      </w:r>
      <w:r w:rsidR="00680D74" w:rsidRPr="00F5022F">
        <w:rPr>
          <w:bCs/>
        </w:rPr>
        <w:t>memelihara sikap nasionalisme dan patriotisme, turut berpartisipasi dalam bidang politik, dan berikrar sumpah setia kepada Negara Kesatuan Republik Indonesia.</w:t>
      </w:r>
    </w:p>
    <w:p w14:paraId="213E5FE9" w14:textId="77777777" w:rsidR="003A7C5C" w:rsidRPr="003A7C5C" w:rsidRDefault="003A7C5C" w:rsidP="003A7C5C">
      <w:pPr>
        <w:pStyle w:val="Default"/>
        <w:jc w:val="both"/>
        <w:rPr>
          <w:bCs/>
        </w:rPr>
      </w:pPr>
    </w:p>
    <w:p w14:paraId="67F89FBB" w14:textId="12196519" w:rsidR="003A7C5C" w:rsidRPr="003A7C5C" w:rsidRDefault="003A7C5C" w:rsidP="00AD072D">
      <w:pPr>
        <w:pStyle w:val="Heading2"/>
        <w:rPr>
          <w:b w:val="0"/>
        </w:rPr>
      </w:pPr>
      <w:r w:rsidRPr="003A7C5C">
        <w:t>UCAPAN TERIMA KASIH</w:t>
      </w:r>
    </w:p>
    <w:p w14:paraId="6FC80870" w14:textId="05AB86B7" w:rsidR="003A7C5C" w:rsidRPr="003A7C5C" w:rsidRDefault="00A00362" w:rsidP="00A00362">
      <w:pPr>
        <w:pStyle w:val="Default"/>
        <w:ind w:firstLine="567"/>
        <w:jc w:val="both"/>
        <w:rPr>
          <w:bCs/>
        </w:rPr>
      </w:pPr>
      <w:r>
        <w:rPr>
          <w:bCs/>
        </w:rPr>
        <w:t xml:space="preserve">Ucapan terima kasih kami sampaikan kepada berbagai pihak yang mendukung penyelesaian penelitian ini, baik secara moril maupun materi. Secara khusus, penulis sampakan kepada </w:t>
      </w:r>
      <w:r w:rsidRPr="003A7C5C">
        <w:rPr>
          <w:bCs/>
        </w:rPr>
        <w:t xml:space="preserve">tokoh adat setempat, masyarakat, dan guru Pendidikan </w:t>
      </w:r>
      <w:r>
        <w:rPr>
          <w:bCs/>
        </w:rPr>
        <w:t xml:space="preserve">Pancasila dan </w:t>
      </w:r>
      <w:r w:rsidRPr="003A7C5C">
        <w:rPr>
          <w:bCs/>
        </w:rPr>
        <w:t>Kewarganegaraan Camar Bulan di Kalimantan Barat</w:t>
      </w:r>
      <w:r>
        <w:rPr>
          <w:bCs/>
        </w:rPr>
        <w:t xml:space="preserve"> yang telah berpatisipasi dalam membantu untuk mengumpulkan data penelitian ini. </w:t>
      </w:r>
      <w:r w:rsidR="00A465E4">
        <w:rPr>
          <w:bCs/>
        </w:rPr>
        <w:t>Semoga hasil penelitian ini dapat bermanfaat bagi berbagai khazanah ilmu pengetahuan.</w:t>
      </w:r>
    </w:p>
    <w:p w14:paraId="5575CA07" w14:textId="77777777" w:rsidR="002E51B9" w:rsidRPr="003A7C5C" w:rsidRDefault="002E51B9" w:rsidP="00216B49">
      <w:pPr>
        <w:pStyle w:val="Default"/>
        <w:jc w:val="both"/>
        <w:rPr>
          <w:b/>
        </w:rPr>
      </w:pPr>
    </w:p>
    <w:p w14:paraId="05F4A6A7" w14:textId="4257D98A" w:rsidR="00984B01" w:rsidRDefault="00984B01" w:rsidP="00AD072D">
      <w:pPr>
        <w:pStyle w:val="Heading2"/>
      </w:pPr>
      <w:r w:rsidRPr="003A7C5C">
        <w:t>DAFTAR PUSTAKA</w:t>
      </w:r>
    </w:p>
    <w:p w14:paraId="61FF886F" w14:textId="58322640" w:rsidR="00191235" w:rsidRPr="00191235" w:rsidRDefault="00B72D37" w:rsidP="00191235">
      <w:pPr>
        <w:widowControl w:val="0"/>
        <w:autoSpaceDE w:val="0"/>
        <w:autoSpaceDN w:val="0"/>
        <w:adjustRightInd w:val="0"/>
        <w:spacing w:line="240" w:lineRule="auto"/>
        <w:ind w:left="480" w:hanging="480"/>
        <w:rPr>
          <w:rFonts w:ascii="Times New Roman" w:hAnsi="Times New Roman" w:cs="Times New Roman"/>
          <w:noProof/>
          <w:sz w:val="24"/>
          <w:szCs w:val="24"/>
        </w:rPr>
      </w:pPr>
      <w:r w:rsidRPr="004D1B39">
        <w:rPr>
          <w:rFonts w:ascii="Times New Roman" w:hAnsi="Times New Roman" w:cs="Times New Roman"/>
          <w:sz w:val="24"/>
          <w:szCs w:val="24"/>
        </w:rPr>
        <w:fldChar w:fldCharType="begin" w:fldLock="1"/>
      </w:r>
      <w:r w:rsidRPr="004D1B39">
        <w:rPr>
          <w:rFonts w:ascii="Times New Roman" w:hAnsi="Times New Roman" w:cs="Times New Roman"/>
          <w:sz w:val="24"/>
          <w:szCs w:val="24"/>
        </w:rPr>
        <w:instrText xml:space="preserve">ADDIN Mendeley Bibliography CSL_BIBLIOGRAPHY </w:instrText>
      </w:r>
      <w:r w:rsidRPr="004D1B39">
        <w:rPr>
          <w:rFonts w:ascii="Times New Roman" w:hAnsi="Times New Roman" w:cs="Times New Roman"/>
          <w:sz w:val="24"/>
          <w:szCs w:val="24"/>
        </w:rPr>
        <w:fldChar w:fldCharType="separate"/>
      </w:r>
      <w:r w:rsidR="00191235" w:rsidRPr="00191235">
        <w:rPr>
          <w:rFonts w:ascii="Times New Roman" w:hAnsi="Times New Roman" w:cs="Times New Roman"/>
          <w:noProof/>
          <w:sz w:val="24"/>
          <w:szCs w:val="24"/>
        </w:rPr>
        <w:t xml:space="preserve">Aisy, K. V. R., &amp; Nurani, F. (2016). Melihat sejarah nasionalisme Indonesia untuk memupuk sikap kebangsaan generasi muda. </w:t>
      </w:r>
      <w:r w:rsidR="00191235" w:rsidRPr="00191235">
        <w:rPr>
          <w:rFonts w:ascii="Times New Roman" w:hAnsi="Times New Roman" w:cs="Times New Roman"/>
          <w:i/>
          <w:iCs/>
          <w:noProof/>
          <w:sz w:val="24"/>
          <w:szCs w:val="24"/>
        </w:rPr>
        <w:t>Jurnal Civics: Media Kajian Kewarganegaraan</w:t>
      </w:r>
      <w:r w:rsidR="00191235" w:rsidRPr="00191235">
        <w:rPr>
          <w:rFonts w:ascii="Times New Roman" w:hAnsi="Times New Roman" w:cs="Times New Roman"/>
          <w:noProof/>
          <w:sz w:val="24"/>
          <w:szCs w:val="24"/>
        </w:rPr>
        <w:t xml:space="preserve">, </w:t>
      </w:r>
      <w:r w:rsidR="00191235" w:rsidRPr="00191235">
        <w:rPr>
          <w:rFonts w:ascii="Times New Roman" w:hAnsi="Times New Roman" w:cs="Times New Roman"/>
          <w:i/>
          <w:iCs/>
          <w:noProof/>
          <w:sz w:val="24"/>
          <w:szCs w:val="24"/>
        </w:rPr>
        <w:t>13</w:t>
      </w:r>
      <w:r w:rsidR="00191235" w:rsidRPr="00191235">
        <w:rPr>
          <w:rFonts w:ascii="Times New Roman" w:hAnsi="Times New Roman" w:cs="Times New Roman"/>
          <w:noProof/>
          <w:sz w:val="24"/>
          <w:szCs w:val="24"/>
        </w:rPr>
        <w:t>(2), 209–216. https://doi.org/10.21831/civics.v13i2.12745</w:t>
      </w:r>
    </w:p>
    <w:p w14:paraId="2321EF7B" w14:textId="77777777" w:rsidR="00191235" w:rsidRPr="00191235" w:rsidRDefault="00191235" w:rsidP="00191235">
      <w:pPr>
        <w:widowControl w:val="0"/>
        <w:autoSpaceDE w:val="0"/>
        <w:autoSpaceDN w:val="0"/>
        <w:adjustRightInd w:val="0"/>
        <w:spacing w:line="240" w:lineRule="auto"/>
        <w:ind w:left="480" w:hanging="480"/>
        <w:rPr>
          <w:rFonts w:ascii="Times New Roman" w:hAnsi="Times New Roman" w:cs="Times New Roman"/>
          <w:noProof/>
          <w:sz w:val="24"/>
          <w:szCs w:val="24"/>
        </w:rPr>
      </w:pPr>
      <w:r w:rsidRPr="00191235">
        <w:rPr>
          <w:rFonts w:ascii="Times New Roman" w:hAnsi="Times New Roman" w:cs="Times New Roman"/>
          <w:noProof/>
          <w:sz w:val="24"/>
          <w:szCs w:val="24"/>
        </w:rPr>
        <w:t xml:space="preserve">Andriana, N. (2015). Eksistensi Kebangsaan dan Perwujudan Keindonesiaan di Wilayah Perbatasan Darat Indonesia-Malaysia: Kasus Kalimantan Barat. </w:t>
      </w:r>
      <w:r w:rsidRPr="00191235">
        <w:rPr>
          <w:rFonts w:ascii="Times New Roman" w:hAnsi="Times New Roman" w:cs="Times New Roman"/>
          <w:i/>
          <w:iCs/>
          <w:noProof/>
          <w:sz w:val="24"/>
          <w:szCs w:val="24"/>
        </w:rPr>
        <w:t>Jurnal Penelitian Politik</w:t>
      </w:r>
      <w:r w:rsidRPr="00191235">
        <w:rPr>
          <w:rFonts w:ascii="Times New Roman" w:hAnsi="Times New Roman" w:cs="Times New Roman"/>
          <w:noProof/>
          <w:sz w:val="24"/>
          <w:szCs w:val="24"/>
        </w:rPr>
        <w:t xml:space="preserve">, </w:t>
      </w:r>
      <w:r w:rsidRPr="00191235">
        <w:rPr>
          <w:rFonts w:ascii="Times New Roman" w:hAnsi="Times New Roman" w:cs="Times New Roman"/>
          <w:i/>
          <w:iCs/>
          <w:noProof/>
          <w:sz w:val="24"/>
          <w:szCs w:val="24"/>
        </w:rPr>
        <w:t>12</w:t>
      </w:r>
      <w:r w:rsidRPr="00191235">
        <w:rPr>
          <w:rFonts w:ascii="Times New Roman" w:hAnsi="Times New Roman" w:cs="Times New Roman"/>
          <w:noProof/>
          <w:sz w:val="24"/>
          <w:szCs w:val="24"/>
        </w:rPr>
        <w:t>(1), 83–98. https://doi.org/10.14203/jpp.v12i1.530</w:t>
      </w:r>
    </w:p>
    <w:p w14:paraId="67ECFD66" w14:textId="77777777" w:rsidR="00191235" w:rsidRPr="00191235" w:rsidRDefault="00191235" w:rsidP="00191235">
      <w:pPr>
        <w:widowControl w:val="0"/>
        <w:autoSpaceDE w:val="0"/>
        <w:autoSpaceDN w:val="0"/>
        <w:adjustRightInd w:val="0"/>
        <w:spacing w:line="240" w:lineRule="auto"/>
        <w:ind w:left="480" w:hanging="480"/>
        <w:rPr>
          <w:rFonts w:ascii="Times New Roman" w:hAnsi="Times New Roman" w:cs="Times New Roman"/>
          <w:noProof/>
          <w:sz w:val="24"/>
          <w:szCs w:val="24"/>
        </w:rPr>
      </w:pPr>
      <w:r w:rsidRPr="00191235">
        <w:rPr>
          <w:rFonts w:ascii="Times New Roman" w:hAnsi="Times New Roman" w:cs="Times New Roman"/>
          <w:noProof/>
          <w:sz w:val="24"/>
          <w:szCs w:val="24"/>
        </w:rPr>
        <w:t xml:space="preserve">Bahrudin, F. A. (2019). Implementasi Kompetensi Mata Kuliah Pendidikan Kewarganegaraan Di Perguruan Tinggi Dalam Menghadapi Tantangan Globalisasi. </w:t>
      </w:r>
      <w:r w:rsidRPr="00191235">
        <w:rPr>
          <w:rFonts w:ascii="Times New Roman" w:hAnsi="Times New Roman" w:cs="Times New Roman"/>
          <w:i/>
          <w:iCs/>
          <w:noProof/>
          <w:sz w:val="24"/>
          <w:szCs w:val="24"/>
        </w:rPr>
        <w:t>Pro Patria: Jurnal Pendidikan, Kewarganegaraan, Hukum, Sosial, dan Politik</w:t>
      </w:r>
      <w:r w:rsidRPr="00191235">
        <w:rPr>
          <w:rFonts w:ascii="Times New Roman" w:hAnsi="Times New Roman" w:cs="Times New Roman"/>
          <w:noProof/>
          <w:sz w:val="24"/>
          <w:szCs w:val="24"/>
        </w:rPr>
        <w:t xml:space="preserve">, </w:t>
      </w:r>
      <w:r w:rsidRPr="00191235">
        <w:rPr>
          <w:rFonts w:ascii="Times New Roman" w:hAnsi="Times New Roman" w:cs="Times New Roman"/>
          <w:i/>
          <w:iCs/>
          <w:noProof/>
          <w:sz w:val="24"/>
          <w:szCs w:val="24"/>
        </w:rPr>
        <w:t>2</w:t>
      </w:r>
      <w:r w:rsidRPr="00191235">
        <w:rPr>
          <w:rFonts w:ascii="Times New Roman" w:hAnsi="Times New Roman" w:cs="Times New Roman"/>
          <w:noProof/>
          <w:sz w:val="24"/>
          <w:szCs w:val="24"/>
        </w:rPr>
        <w:t>(2), 184–200. https://doi.org/10.47080/propatria.v2i2.593</w:t>
      </w:r>
    </w:p>
    <w:p w14:paraId="09C22958" w14:textId="77777777" w:rsidR="00191235" w:rsidRPr="00191235" w:rsidRDefault="00191235" w:rsidP="00191235">
      <w:pPr>
        <w:widowControl w:val="0"/>
        <w:autoSpaceDE w:val="0"/>
        <w:autoSpaceDN w:val="0"/>
        <w:adjustRightInd w:val="0"/>
        <w:spacing w:line="240" w:lineRule="auto"/>
        <w:ind w:left="480" w:hanging="480"/>
        <w:rPr>
          <w:rFonts w:ascii="Times New Roman" w:hAnsi="Times New Roman" w:cs="Times New Roman"/>
          <w:noProof/>
          <w:sz w:val="24"/>
          <w:szCs w:val="24"/>
        </w:rPr>
      </w:pPr>
      <w:r w:rsidRPr="00191235">
        <w:rPr>
          <w:rFonts w:ascii="Times New Roman" w:hAnsi="Times New Roman" w:cs="Times New Roman"/>
          <w:noProof/>
          <w:sz w:val="24"/>
          <w:szCs w:val="24"/>
        </w:rPr>
        <w:t xml:space="preserve">Bria, M. E. (2018). Penguatan Semangat Nasionalisme di Daerah Perbatasan Melalui Pendidikan Kewarganegaraan Berbasis Kearifan Lokal. </w:t>
      </w:r>
      <w:r w:rsidRPr="00191235">
        <w:rPr>
          <w:rFonts w:ascii="Times New Roman" w:hAnsi="Times New Roman" w:cs="Times New Roman"/>
          <w:i/>
          <w:iCs/>
          <w:noProof/>
          <w:sz w:val="24"/>
          <w:szCs w:val="24"/>
        </w:rPr>
        <w:t>JUPIIS: JURNAL PENDIDIKAN ILMU-ILMU SOSIAL</w:t>
      </w:r>
      <w:r w:rsidRPr="00191235">
        <w:rPr>
          <w:rFonts w:ascii="Times New Roman" w:hAnsi="Times New Roman" w:cs="Times New Roman"/>
          <w:noProof/>
          <w:sz w:val="24"/>
          <w:szCs w:val="24"/>
        </w:rPr>
        <w:t xml:space="preserve">, </w:t>
      </w:r>
      <w:r w:rsidRPr="00191235">
        <w:rPr>
          <w:rFonts w:ascii="Times New Roman" w:hAnsi="Times New Roman" w:cs="Times New Roman"/>
          <w:i/>
          <w:iCs/>
          <w:noProof/>
          <w:sz w:val="24"/>
          <w:szCs w:val="24"/>
        </w:rPr>
        <w:t>10</w:t>
      </w:r>
      <w:r w:rsidRPr="00191235">
        <w:rPr>
          <w:rFonts w:ascii="Times New Roman" w:hAnsi="Times New Roman" w:cs="Times New Roman"/>
          <w:noProof/>
          <w:sz w:val="24"/>
          <w:szCs w:val="24"/>
        </w:rPr>
        <w:t>(1), 38–43. https://doi.org/10.24114/jupiis.v10i1.8379</w:t>
      </w:r>
    </w:p>
    <w:p w14:paraId="78B8CF09" w14:textId="77777777" w:rsidR="00191235" w:rsidRPr="00191235" w:rsidRDefault="00191235" w:rsidP="00191235">
      <w:pPr>
        <w:widowControl w:val="0"/>
        <w:autoSpaceDE w:val="0"/>
        <w:autoSpaceDN w:val="0"/>
        <w:adjustRightInd w:val="0"/>
        <w:spacing w:line="240" w:lineRule="auto"/>
        <w:ind w:left="480" w:hanging="480"/>
        <w:rPr>
          <w:rFonts w:ascii="Times New Roman" w:hAnsi="Times New Roman" w:cs="Times New Roman"/>
          <w:noProof/>
          <w:sz w:val="24"/>
          <w:szCs w:val="24"/>
        </w:rPr>
      </w:pPr>
      <w:r w:rsidRPr="00191235">
        <w:rPr>
          <w:rFonts w:ascii="Times New Roman" w:hAnsi="Times New Roman" w:cs="Times New Roman"/>
          <w:noProof/>
          <w:sz w:val="24"/>
          <w:szCs w:val="24"/>
        </w:rPr>
        <w:t xml:space="preserve">Cahyo, P. (2015). Nasionalisme Masyarakat Di Perbatasan Laut: Studi Kasus Masyarakat Melayu-Karimun. </w:t>
      </w:r>
      <w:r w:rsidRPr="00191235">
        <w:rPr>
          <w:rFonts w:ascii="Times New Roman" w:hAnsi="Times New Roman" w:cs="Times New Roman"/>
          <w:i/>
          <w:iCs/>
          <w:noProof/>
          <w:sz w:val="24"/>
          <w:szCs w:val="24"/>
        </w:rPr>
        <w:t>Masyarakat Indonesia</w:t>
      </w:r>
      <w:r w:rsidRPr="00191235">
        <w:rPr>
          <w:rFonts w:ascii="Times New Roman" w:hAnsi="Times New Roman" w:cs="Times New Roman"/>
          <w:noProof/>
          <w:sz w:val="24"/>
          <w:szCs w:val="24"/>
        </w:rPr>
        <w:t xml:space="preserve">, </w:t>
      </w:r>
      <w:r w:rsidRPr="00191235">
        <w:rPr>
          <w:rFonts w:ascii="Times New Roman" w:hAnsi="Times New Roman" w:cs="Times New Roman"/>
          <w:i/>
          <w:iCs/>
          <w:noProof/>
          <w:sz w:val="24"/>
          <w:szCs w:val="24"/>
        </w:rPr>
        <w:t>41</w:t>
      </w:r>
      <w:r w:rsidRPr="00191235">
        <w:rPr>
          <w:rFonts w:ascii="Times New Roman" w:hAnsi="Times New Roman" w:cs="Times New Roman"/>
          <w:noProof/>
          <w:sz w:val="24"/>
          <w:szCs w:val="24"/>
        </w:rPr>
        <w:t>(2), 147–162. https://doi.org/10.14203/jmi.v41i2.253</w:t>
      </w:r>
    </w:p>
    <w:p w14:paraId="64EB83B4" w14:textId="77777777" w:rsidR="00191235" w:rsidRPr="00191235" w:rsidRDefault="00191235" w:rsidP="00191235">
      <w:pPr>
        <w:widowControl w:val="0"/>
        <w:autoSpaceDE w:val="0"/>
        <w:autoSpaceDN w:val="0"/>
        <w:adjustRightInd w:val="0"/>
        <w:spacing w:line="240" w:lineRule="auto"/>
        <w:ind w:left="480" w:hanging="480"/>
        <w:rPr>
          <w:rFonts w:ascii="Times New Roman" w:hAnsi="Times New Roman" w:cs="Times New Roman"/>
          <w:noProof/>
          <w:sz w:val="24"/>
          <w:szCs w:val="24"/>
        </w:rPr>
      </w:pPr>
      <w:r w:rsidRPr="00191235">
        <w:rPr>
          <w:rFonts w:ascii="Times New Roman" w:hAnsi="Times New Roman" w:cs="Times New Roman"/>
          <w:noProof/>
          <w:sz w:val="24"/>
          <w:szCs w:val="24"/>
        </w:rPr>
        <w:t xml:space="preserve">Dedees, A. R. (2016). Melayu di Atas Tiga Bendera: Konstruksi Identitas Nasionalisme Masyarakat Perbatasan di Kepulauan Batam. </w:t>
      </w:r>
      <w:r w:rsidRPr="00191235">
        <w:rPr>
          <w:rFonts w:ascii="Times New Roman" w:hAnsi="Times New Roman" w:cs="Times New Roman"/>
          <w:i/>
          <w:iCs/>
          <w:noProof/>
          <w:sz w:val="24"/>
          <w:szCs w:val="24"/>
        </w:rPr>
        <w:t>Jurnal Ilmu Sosial dan Ilmu Politik</w:t>
      </w:r>
      <w:r w:rsidRPr="00191235">
        <w:rPr>
          <w:rFonts w:ascii="Times New Roman" w:hAnsi="Times New Roman" w:cs="Times New Roman"/>
          <w:noProof/>
          <w:sz w:val="24"/>
          <w:szCs w:val="24"/>
        </w:rPr>
        <w:t xml:space="preserve">, </w:t>
      </w:r>
      <w:r w:rsidRPr="00191235">
        <w:rPr>
          <w:rFonts w:ascii="Times New Roman" w:hAnsi="Times New Roman" w:cs="Times New Roman"/>
          <w:i/>
          <w:iCs/>
          <w:noProof/>
          <w:sz w:val="24"/>
          <w:szCs w:val="24"/>
        </w:rPr>
        <w:t>19</w:t>
      </w:r>
      <w:r w:rsidRPr="00191235">
        <w:rPr>
          <w:rFonts w:ascii="Times New Roman" w:hAnsi="Times New Roman" w:cs="Times New Roman"/>
          <w:noProof/>
          <w:sz w:val="24"/>
          <w:szCs w:val="24"/>
        </w:rPr>
        <w:t>(2), 141. https://doi.org/10.22146/jsp.10850</w:t>
      </w:r>
    </w:p>
    <w:p w14:paraId="3A287EE9" w14:textId="77777777" w:rsidR="00191235" w:rsidRPr="00191235" w:rsidRDefault="00191235" w:rsidP="00191235">
      <w:pPr>
        <w:widowControl w:val="0"/>
        <w:autoSpaceDE w:val="0"/>
        <w:autoSpaceDN w:val="0"/>
        <w:adjustRightInd w:val="0"/>
        <w:spacing w:line="240" w:lineRule="auto"/>
        <w:ind w:left="480" w:hanging="480"/>
        <w:rPr>
          <w:rFonts w:ascii="Times New Roman" w:hAnsi="Times New Roman" w:cs="Times New Roman"/>
          <w:noProof/>
          <w:sz w:val="24"/>
          <w:szCs w:val="24"/>
        </w:rPr>
      </w:pPr>
      <w:r w:rsidRPr="00191235">
        <w:rPr>
          <w:rFonts w:ascii="Times New Roman" w:hAnsi="Times New Roman" w:cs="Times New Roman"/>
          <w:noProof/>
          <w:sz w:val="24"/>
          <w:szCs w:val="24"/>
        </w:rPr>
        <w:t xml:space="preserve">Emriz. (2011). </w:t>
      </w:r>
      <w:r w:rsidRPr="00191235">
        <w:rPr>
          <w:rFonts w:ascii="Times New Roman" w:hAnsi="Times New Roman" w:cs="Times New Roman"/>
          <w:i/>
          <w:iCs/>
          <w:noProof/>
          <w:sz w:val="24"/>
          <w:szCs w:val="24"/>
        </w:rPr>
        <w:t>Metodologi Penelitian Kualitatif: Analisis Data</w:t>
      </w:r>
      <w:r w:rsidRPr="00191235">
        <w:rPr>
          <w:rFonts w:ascii="Times New Roman" w:hAnsi="Times New Roman" w:cs="Times New Roman"/>
          <w:noProof/>
          <w:sz w:val="24"/>
          <w:szCs w:val="24"/>
        </w:rPr>
        <w:t>. Jakarta: RajaGrafindo Persada.</w:t>
      </w:r>
    </w:p>
    <w:p w14:paraId="3E998769" w14:textId="77777777" w:rsidR="00191235" w:rsidRPr="00191235" w:rsidRDefault="00191235" w:rsidP="00191235">
      <w:pPr>
        <w:widowControl w:val="0"/>
        <w:autoSpaceDE w:val="0"/>
        <w:autoSpaceDN w:val="0"/>
        <w:adjustRightInd w:val="0"/>
        <w:spacing w:line="240" w:lineRule="auto"/>
        <w:ind w:left="480" w:hanging="480"/>
        <w:rPr>
          <w:rFonts w:ascii="Times New Roman" w:hAnsi="Times New Roman" w:cs="Times New Roman"/>
          <w:noProof/>
          <w:sz w:val="24"/>
          <w:szCs w:val="24"/>
        </w:rPr>
      </w:pPr>
      <w:r w:rsidRPr="00191235">
        <w:rPr>
          <w:rFonts w:ascii="Times New Roman" w:hAnsi="Times New Roman" w:cs="Times New Roman"/>
          <w:noProof/>
          <w:sz w:val="24"/>
          <w:szCs w:val="24"/>
        </w:rPr>
        <w:t xml:space="preserve">Fauziah, I. N. N., &amp; Dewi, D. A. (2021). Membangun Semangat Nasionalisme Mahasiswa Melalui Pendidikan Kewarganegaraan. </w:t>
      </w:r>
      <w:r w:rsidRPr="00191235">
        <w:rPr>
          <w:rFonts w:ascii="Times New Roman" w:hAnsi="Times New Roman" w:cs="Times New Roman"/>
          <w:i/>
          <w:iCs/>
          <w:noProof/>
          <w:sz w:val="24"/>
          <w:szCs w:val="24"/>
        </w:rPr>
        <w:t>IJOIS: Indonesian Journal of Islamic Studies</w:t>
      </w:r>
      <w:r w:rsidRPr="00191235">
        <w:rPr>
          <w:rFonts w:ascii="Times New Roman" w:hAnsi="Times New Roman" w:cs="Times New Roman"/>
          <w:noProof/>
          <w:sz w:val="24"/>
          <w:szCs w:val="24"/>
        </w:rPr>
        <w:t xml:space="preserve">, </w:t>
      </w:r>
      <w:r w:rsidRPr="00191235">
        <w:rPr>
          <w:rFonts w:ascii="Times New Roman" w:hAnsi="Times New Roman" w:cs="Times New Roman"/>
          <w:i/>
          <w:iCs/>
          <w:noProof/>
          <w:sz w:val="24"/>
          <w:szCs w:val="24"/>
        </w:rPr>
        <w:t>2</w:t>
      </w:r>
      <w:r w:rsidRPr="00191235">
        <w:rPr>
          <w:rFonts w:ascii="Times New Roman" w:hAnsi="Times New Roman" w:cs="Times New Roman"/>
          <w:noProof/>
          <w:sz w:val="24"/>
          <w:szCs w:val="24"/>
        </w:rPr>
        <w:t>(02), 93–103.</w:t>
      </w:r>
    </w:p>
    <w:p w14:paraId="22ECAE06" w14:textId="77777777" w:rsidR="00191235" w:rsidRPr="00191235" w:rsidRDefault="00191235" w:rsidP="00191235">
      <w:pPr>
        <w:widowControl w:val="0"/>
        <w:autoSpaceDE w:val="0"/>
        <w:autoSpaceDN w:val="0"/>
        <w:adjustRightInd w:val="0"/>
        <w:spacing w:line="240" w:lineRule="auto"/>
        <w:ind w:left="480" w:hanging="480"/>
        <w:rPr>
          <w:rFonts w:ascii="Times New Roman" w:hAnsi="Times New Roman" w:cs="Times New Roman"/>
          <w:noProof/>
          <w:sz w:val="24"/>
          <w:szCs w:val="24"/>
        </w:rPr>
      </w:pPr>
      <w:r w:rsidRPr="00191235">
        <w:rPr>
          <w:rFonts w:ascii="Times New Roman" w:hAnsi="Times New Roman" w:cs="Times New Roman"/>
          <w:noProof/>
          <w:sz w:val="24"/>
          <w:szCs w:val="24"/>
        </w:rPr>
        <w:t xml:space="preserve">Hanifa, S., &amp; Dewi, D. A. (2021). Kesadaran Patriotik Di Kalangan Mahasiswa. </w:t>
      </w:r>
      <w:r w:rsidRPr="00191235">
        <w:rPr>
          <w:rFonts w:ascii="Times New Roman" w:hAnsi="Times New Roman" w:cs="Times New Roman"/>
          <w:i/>
          <w:iCs/>
          <w:noProof/>
          <w:sz w:val="24"/>
          <w:szCs w:val="24"/>
        </w:rPr>
        <w:t>Jurnal Pendidikan Indonesia</w:t>
      </w:r>
      <w:r w:rsidRPr="00191235">
        <w:rPr>
          <w:rFonts w:ascii="Times New Roman" w:hAnsi="Times New Roman" w:cs="Times New Roman"/>
          <w:noProof/>
          <w:sz w:val="24"/>
          <w:szCs w:val="24"/>
        </w:rPr>
        <w:t xml:space="preserve">, </w:t>
      </w:r>
      <w:r w:rsidRPr="00191235">
        <w:rPr>
          <w:rFonts w:ascii="Times New Roman" w:hAnsi="Times New Roman" w:cs="Times New Roman"/>
          <w:i/>
          <w:iCs/>
          <w:noProof/>
          <w:sz w:val="24"/>
          <w:szCs w:val="24"/>
        </w:rPr>
        <w:t>2</w:t>
      </w:r>
      <w:r w:rsidRPr="00191235">
        <w:rPr>
          <w:rFonts w:ascii="Times New Roman" w:hAnsi="Times New Roman" w:cs="Times New Roman"/>
          <w:noProof/>
          <w:sz w:val="24"/>
          <w:szCs w:val="24"/>
        </w:rPr>
        <w:t>(4), 757–763. https://doi.org/10.36418/japendi.v2i4.141</w:t>
      </w:r>
    </w:p>
    <w:p w14:paraId="6CDCDEB7" w14:textId="77777777" w:rsidR="00191235" w:rsidRPr="00191235" w:rsidRDefault="00191235" w:rsidP="00191235">
      <w:pPr>
        <w:widowControl w:val="0"/>
        <w:autoSpaceDE w:val="0"/>
        <w:autoSpaceDN w:val="0"/>
        <w:adjustRightInd w:val="0"/>
        <w:spacing w:line="240" w:lineRule="auto"/>
        <w:ind w:left="480" w:hanging="480"/>
        <w:rPr>
          <w:rFonts w:ascii="Times New Roman" w:hAnsi="Times New Roman" w:cs="Times New Roman"/>
          <w:noProof/>
          <w:sz w:val="24"/>
          <w:szCs w:val="24"/>
        </w:rPr>
      </w:pPr>
      <w:r w:rsidRPr="00191235">
        <w:rPr>
          <w:rFonts w:ascii="Times New Roman" w:hAnsi="Times New Roman" w:cs="Times New Roman"/>
          <w:noProof/>
          <w:sz w:val="24"/>
          <w:szCs w:val="24"/>
        </w:rPr>
        <w:t xml:space="preserve">Khoiri, M., &amp; Irwan, I. (2020). Nasionalisme Masyarakat di Perbatasan Indonesia-Singapura: Studi Kasus Masyarakat Tionghoa-Batam. </w:t>
      </w:r>
      <w:r w:rsidRPr="00191235">
        <w:rPr>
          <w:rFonts w:ascii="Times New Roman" w:hAnsi="Times New Roman" w:cs="Times New Roman"/>
          <w:i/>
          <w:iCs/>
          <w:noProof/>
          <w:sz w:val="24"/>
          <w:szCs w:val="24"/>
        </w:rPr>
        <w:t>Journal of Moral and Civic Education</w:t>
      </w:r>
      <w:r w:rsidRPr="00191235">
        <w:rPr>
          <w:rFonts w:ascii="Times New Roman" w:hAnsi="Times New Roman" w:cs="Times New Roman"/>
          <w:noProof/>
          <w:sz w:val="24"/>
          <w:szCs w:val="24"/>
        </w:rPr>
        <w:t xml:space="preserve">, </w:t>
      </w:r>
      <w:r w:rsidRPr="00191235">
        <w:rPr>
          <w:rFonts w:ascii="Times New Roman" w:hAnsi="Times New Roman" w:cs="Times New Roman"/>
          <w:i/>
          <w:iCs/>
          <w:noProof/>
          <w:sz w:val="24"/>
          <w:szCs w:val="24"/>
        </w:rPr>
        <w:t>4</w:t>
      </w:r>
      <w:r w:rsidRPr="00191235">
        <w:rPr>
          <w:rFonts w:ascii="Times New Roman" w:hAnsi="Times New Roman" w:cs="Times New Roman"/>
          <w:noProof/>
          <w:sz w:val="24"/>
          <w:szCs w:val="24"/>
        </w:rPr>
        <w:t>(1), 11–18. https://doi.org/10.24036/8851412412020232</w:t>
      </w:r>
    </w:p>
    <w:p w14:paraId="7058F7B5" w14:textId="77777777" w:rsidR="00191235" w:rsidRPr="00191235" w:rsidRDefault="00191235" w:rsidP="00191235">
      <w:pPr>
        <w:widowControl w:val="0"/>
        <w:autoSpaceDE w:val="0"/>
        <w:autoSpaceDN w:val="0"/>
        <w:adjustRightInd w:val="0"/>
        <w:spacing w:line="240" w:lineRule="auto"/>
        <w:ind w:left="480" w:hanging="480"/>
        <w:rPr>
          <w:rFonts w:ascii="Times New Roman" w:hAnsi="Times New Roman" w:cs="Times New Roman"/>
          <w:noProof/>
          <w:sz w:val="24"/>
          <w:szCs w:val="24"/>
        </w:rPr>
      </w:pPr>
      <w:r w:rsidRPr="00191235">
        <w:rPr>
          <w:rFonts w:ascii="Times New Roman" w:hAnsi="Times New Roman" w:cs="Times New Roman"/>
          <w:noProof/>
          <w:sz w:val="24"/>
          <w:szCs w:val="24"/>
        </w:rPr>
        <w:t xml:space="preserve">Kurniawan, D. M., &amp; Utanto, Y. (2018). Kurikulum Bela Negara Sebuah Kebutuhan Kurikulim Saat Ini dan Masa Depan. </w:t>
      </w:r>
      <w:r w:rsidRPr="00191235">
        <w:rPr>
          <w:rFonts w:ascii="Times New Roman" w:hAnsi="Times New Roman" w:cs="Times New Roman"/>
          <w:i/>
          <w:iCs/>
          <w:noProof/>
          <w:sz w:val="24"/>
          <w:szCs w:val="24"/>
        </w:rPr>
        <w:t>Defendonesia</w:t>
      </w:r>
      <w:r w:rsidRPr="00191235">
        <w:rPr>
          <w:rFonts w:ascii="Times New Roman" w:hAnsi="Times New Roman" w:cs="Times New Roman"/>
          <w:noProof/>
          <w:sz w:val="24"/>
          <w:szCs w:val="24"/>
        </w:rPr>
        <w:t xml:space="preserve">, </w:t>
      </w:r>
      <w:r w:rsidRPr="00191235">
        <w:rPr>
          <w:rFonts w:ascii="Times New Roman" w:hAnsi="Times New Roman" w:cs="Times New Roman"/>
          <w:i/>
          <w:iCs/>
          <w:noProof/>
          <w:sz w:val="24"/>
          <w:szCs w:val="24"/>
        </w:rPr>
        <w:t>3</w:t>
      </w:r>
      <w:r w:rsidRPr="00191235">
        <w:rPr>
          <w:rFonts w:ascii="Times New Roman" w:hAnsi="Times New Roman" w:cs="Times New Roman"/>
          <w:noProof/>
          <w:sz w:val="24"/>
          <w:szCs w:val="24"/>
        </w:rPr>
        <w:t>(2), 1–12. https://doi.org/10.54755/defendonesia.v3i2.71</w:t>
      </w:r>
    </w:p>
    <w:p w14:paraId="2023C3E1" w14:textId="77777777" w:rsidR="00191235" w:rsidRPr="00191235" w:rsidRDefault="00191235" w:rsidP="00191235">
      <w:pPr>
        <w:widowControl w:val="0"/>
        <w:autoSpaceDE w:val="0"/>
        <w:autoSpaceDN w:val="0"/>
        <w:adjustRightInd w:val="0"/>
        <w:spacing w:line="240" w:lineRule="auto"/>
        <w:ind w:left="480" w:hanging="480"/>
        <w:rPr>
          <w:rFonts w:ascii="Times New Roman" w:hAnsi="Times New Roman" w:cs="Times New Roman"/>
          <w:noProof/>
          <w:sz w:val="24"/>
          <w:szCs w:val="24"/>
        </w:rPr>
      </w:pPr>
      <w:r w:rsidRPr="00191235">
        <w:rPr>
          <w:rFonts w:ascii="Times New Roman" w:hAnsi="Times New Roman" w:cs="Times New Roman"/>
          <w:noProof/>
          <w:sz w:val="24"/>
          <w:szCs w:val="24"/>
        </w:rPr>
        <w:t xml:space="preserve">Kusumawardani, A., &amp; Faturochman, M. A. (2004). Nasionalisme. </w:t>
      </w:r>
      <w:r w:rsidRPr="00191235">
        <w:rPr>
          <w:rFonts w:ascii="Times New Roman" w:hAnsi="Times New Roman" w:cs="Times New Roman"/>
          <w:i/>
          <w:iCs/>
          <w:noProof/>
          <w:sz w:val="24"/>
          <w:szCs w:val="24"/>
        </w:rPr>
        <w:t>Buletin Psikologi</w:t>
      </w:r>
      <w:r w:rsidRPr="00191235">
        <w:rPr>
          <w:rFonts w:ascii="Times New Roman" w:hAnsi="Times New Roman" w:cs="Times New Roman"/>
          <w:noProof/>
          <w:sz w:val="24"/>
          <w:szCs w:val="24"/>
        </w:rPr>
        <w:t xml:space="preserve">, </w:t>
      </w:r>
      <w:r w:rsidRPr="00191235">
        <w:rPr>
          <w:rFonts w:ascii="Times New Roman" w:hAnsi="Times New Roman" w:cs="Times New Roman"/>
          <w:i/>
          <w:iCs/>
          <w:noProof/>
          <w:sz w:val="24"/>
          <w:szCs w:val="24"/>
        </w:rPr>
        <w:t>12</w:t>
      </w:r>
      <w:r w:rsidRPr="00191235">
        <w:rPr>
          <w:rFonts w:ascii="Times New Roman" w:hAnsi="Times New Roman" w:cs="Times New Roman"/>
          <w:noProof/>
          <w:sz w:val="24"/>
          <w:szCs w:val="24"/>
        </w:rPr>
        <w:t>(2), 61–72.</w:t>
      </w:r>
    </w:p>
    <w:p w14:paraId="171E6296" w14:textId="77777777" w:rsidR="00191235" w:rsidRPr="00191235" w:rsidRDefault="00191235" w:rsidP="00191235">
      <w:pPr>
        <w:widowControl w:val="0"/>
        <w:autoSpaceDE w:val="0"/>
        <w:autoSpaceDN w:val="0"/>
        <w:adjustRightInd w:val="0"/>
        <w:spacing w:line="240" w:lineRule="auto"/>
        <w:ind w:left="480" w:hanging="480"/>
        <w:rPr>
          <w:rFonts w:ascii="Times New Roman" w:hAnsi="Times New Roman" w:cs="Times New Roman"/>
          <w:noProof/>
          <w:sz w:val="24"/>
          <w:szCs w:val="24"/>
        </w:rPr>
      </w:pPr>
      <w:r w:rsidRPr="00191235">
        <w:rPr>
          <w:rFonts w:ascii="Times New Roman" w:hAnsi="Times New Roman" w:cs="Times New Roman"/>
          <w:noProof/>
          <w:sz w:val="24"/>
          <w:szCs w:val="24"/>
        </w:rPr>
        <w:t xml:space="preserve">Murdiono, M., Suyato, S., &amp; Arpannudin, I. (2020). Strategi Penguatan Nasionalisme Perbatasan Indonesia. </w:t>
      </w:r>
      <w:r w:rsidRPr="00191235">
        <w:rPr>
          <w:rFonts w:ascii="Times New Roman" w:hAnsi="Times New Roman" w:cs="Times New Roman"/>
          <w:i/>
          <w:iCs/>
          <w:noProof/>
          <w:sz w:val="24"/>
          <w:szCs w:val="24"/>
        </w:rPr>
        <w:t>Jurnal Pancasila dan Kewarganegaraan</w:t>
      </w:r>
      <w:r w:rsidRPr="00191235">
        <w:rPr>
          <w:rFonts w:ascii="Times New Roman" w:hAnsi="Times New Roman" w:cs="Times New Roman"/>
          <w:noProof/>
          <w:sz w:val="24"/>
          <w:szCs w:val="24"/>
        </w:rPr>
        <w:t xml:space="preserve">, </w:t>
      </w:r>
      <w:r w:rsidRPr="00191235">
        <w:rPr>
          <w:rFonts w:ascii="Times New Roman" w:hAnsi="Times New Roman" w:cs="Times New Roman"/>
          <w:i/>
          <w:iCs/>
          <w:noProof/>
          <w:sz w:val="24"/>
          <w:szCs w:val="24"/>
        </w:rPr>
        <w:t>5</w:t>
      </w:r>
      <w:r w:rsidRPr="00191235">
        <w:rPr>
          <w:rFonts w:ascii="Times New Roman" w:hAnsi="Times New Roman" w:cs="Times New Roman"/>
          <w:noProof/>
          <w:sz w:val="24"/>
          <w:szCs w:val="24"/>
        </w:rPr>
        <w:t>(2), 34–43. https://doi.org/10.24269/jpk.v5.n2.2020.pp34-43</w:t>
      </w:r>
    </w:p>
    <w:p w14:paraId="03B8D1CA" w14:textId="77777777" w:rsidR="00191235" w:rsidRPr="00191235" w:rsidRDefault="00191235" w:rsidP="00191235">
      <w:pPr>
        <w:widowControl w:val="0"/>
        <w:autoSpaceDE w:val="0"/>
        <w:autoSpaceDN w:val="0"/>
        <w:adjustRightInd w:val="0"/>
        <w:spacing w:line="240" w:lineRule="auto"/>
        <w:ind w:left="480" w:hanging="480"/>
        <w:rPr>
          <w:rFonts w:ascii="Times New Roman" w:hAnsi="Times New Roman" w:cs="Times New Roman"/>
          <w:noProof/>
          <w:sz w:val="24"/>
          <w:szCs w:val="24"/>
        </w:rPr>
      </w:pPr>
      <w:r w:rsidRPr="00191235">
        <w:rPr>
          <w:rFonts w:ascii="Times New Roman" w:hAnsi="Times New Roman" w:cs="Times New Roman"/>
          <w:noProof/>
          <w:sz w:val="24"/>
          <w:szCs w:val="24"/>
        </w:rPr>
        <w:t xml:space="preserve">Nurgiansah, T. H. (2020). Filsafat Pendidikan. In </w:t>
      </w:r>
      <w:r w:rsidRPr="00191235">
        <w:rPr>
          <w:rFonts w:ascii="Times New Roman" w:hAnsi="Times New Roman" w:cs="Times New Roman"/>
          <w:i/>
          <w:iCs/>
          <w:noProof/>
          <w:sz w:val="24"/>
          <w:szCs w:val="24"/>
        </w:rPr>
        <w:t>Banyumas: CV Pena Persada</w:t>
      </w:r>
      <w:r w:rsidRPr="00191235">
        <w:rPr>
          <w:rFonts w:ascii="Times New Roman" w:hAnsi="Times New Roman" w:cs="Times New Roman"/>
          <w:noProof/>
          <w:sz w:val="24"/>
          <w:szCs w:val="24"/>
        </w:rPr>
        <w:t>.</w:t>
      </w:r>
    </w:p>
    <w:p w14:paraId="6454D5D2" w14:textId="77777777" w:rsidR="00191235" w:rsidRPr="00191235" w:rsidRDefault="00191235" w:rsidP="00191235">
      <w:pPr>
        <w:widowControl w:val="0"/>
        <w:autoSpaceDE w:val="0"/>
        <w:autoSpaceDN w:val="0"/>
        <w:adjustRightInd w:val="0"/>
        <w:spacing w:line="240" w:lineRule="auto"/>
        <w:ind w:left="480" w:hanging="480"/>
        <w:rPr>
          <w:rFonts w:ascii="Times New Roman" w:hAnsi="Times New Roman" w:cs="Times New Roman"/>
          <w:noProof/>
          <w:sz w:val="24"/>
          <w:szCs w:val="24"/>
        </w:rPr>
      </w:pPr>
      <w:r w:rsidRPr="00191235">
        <w:rPr>
          <w:rFonts w:ascii="Times New Roman" w:hAnsi="Times New Roman" w:cs="Times New Roman"/>
          <w:noProof/>
          <w:sz w:val="24"/>
          <w:szCs w:val="24"/>
        </w:rPr>
        <w:t xml:space="preserve">Nurgiansah, T. H. (2021). Pendidikan Pancasila. In </w:t>
      </w:r>
      <w:r w:rsidRPr="00191235">
        <w:rPr>
          <w:rFonts w:ascii="Times New Roman" w:hAnsi="Times New Roman" w:cs="Times New Roman"/>
          <w:i/>
          <w:iCs/>
          <w:noProof/>
          <w:sz w:val="24"/>
          <w:szCs w:val="24"/>
        </w:rPr>
        <w:t>Solok: CV Mitra Cendekia Media</w:t>
      </w:r>
      <w:r w:rsidRPr="00191235">
        <w:rPr>
          <w:rFonts w:ascii="Times New Roman" w:hAnsi="Times New Roman" w:cs="Times New Roman"/>
          <w:noProof/>
          <w:sz w:val="24"/>
          <w:szCs w:val="24"/>
        </w:rPr>
        <w:t>.</w:t>
      </w:r>
    </w:p>
    <w:p w14:paraId="259BD645" w14:textId="77777777" w:rsidR="00191235" w:rsidRPr="00191235" w:rsidRDefault="00191235" w:rsidP="00191235">
      <w:pPr>
        <w:widowControl w:val="0"/>
        <w:autoSpaceDE w:val="0"/>
        <w:autoSpaceDN w:val="0"/>
        <w:adjustRightInd w:val="0"/>
        <w:spacing w:line="240" w:lineRule="auto"/>
        <w:ind w:left="480" w:hanging="480"/>
        <w:rPr>
          <w:rFonts w:ascii="Times New Roman" w:hAnsi="Times New Roman" w:cs="Times New Roman"/>
          <w:noProof/>
          <w:sz w:val="24"/>
          <w:szCs w:val="24"/>
        </w:rPr>
      </w:pPr>
      <w:r w:rsidRPr="00191235">
        <w:rPr>
          <w:rFonts w:ascii="Times New Roman" w:hAnsi="Times New Roman" w:cs="Times New Roman"/>
          <w:noProof/>
          <w:sz w:val="24"/>
          <w:szCs w:val="24"/>
        </w:rPr>
        <w:t xml:space="preserve">Prasojo, Z. H. (2013). Dinamika Masyarakat Lokal di Perbatasan. </w:t>
      </w:r>
      <w:r w:rsidRPr="00191235">
        <w:rPr>
          <w:rFonts w:ascii="Times New Roman" w:hAnsi="Times New Roman" w:cs="Times New Roman"/>
          <w:i/>
          <w:iCs/>
          <w:noProof/>
          <w:sz w:val="24"/>
          <w:szCs w:val="24"/>
        </w:rPr>
        <w:t>Walisongo: Jurnal Penelitian Sosial Keagamaan</w:t>
      </w:r>
      <w:r w:rsidRPr="00191235">
        <w:rPr>
          <w:rFonts w:ascii="Times New Roman" w:hAnsi="Times New Roman" w:cs="Times New Roman"/>
          <w:noProof/>
          <w:sz w:val="24"/>
          <w:szCs w:val="24"/>
        </w:rPr>
        <w:t xml:space="preserve">, </w:t>
      </w:r>
      <w:r w:rsidRPr="00191235">
        <w:rPr>
          <w:rFonts w:ascii="Times New Roman" w:hAnsi="Times New Roman" w:cs="Times New Roman"/>
          <w:i/>
          <w:iCs/>
          <w:noProof/>
          <w:sz w:val="24"/>
          <w:szCs w:val="24"/>
        </w:rPr>
        <w:t>21</w:t>
      </w:r>
      <w:r w:rsidRPr="00191235">
        <w:rPr>
          <w:rFonts w:ascii="Times New Roman" w:hAnsi="Times New Roman" w:cs="Times New Roman"/>
          <w:noProof/>
          <w:sz w:val="24"/>
          <w:szCs w:val="24"/>
        </w:rPr>
        <w:t>(2), 417–436. https://doi.org/10.21580/ws.21.2.252</w:t>
      </w:r>
    </w:p>
    <w:p w14:paraId="6677EE01" w14:textId="77777777" w:rsidR="00191235" w:rsidRPr="00191235" w:rsidRDefault="00191235" w:rsidP="00191235">
      <w:pPr>
        <w:widowControl w:val="0"/>
        <w:autoSpaceDE w:val="0"/>
        <w:autoSpaceDN w:val="0"/>
        <w:adjustRightInd w:val="0"/>
        <w:spacing w:line="240" w:lineRule="auto"/>
        <w:ind w:left="480" w:hanging="480"/>
        <w:rPr>
          <w:rFonts w:ascii="Times New Roman" w:hAnsi="Times New Roman" w:cs="Times New Roman"/>
          <w:noProof/>
          <w:sz w:val="24"/>
          <w:szCs w:val="24"/>
        </w:rPr>
      </w:pPr>
      <w:r w:rsidRPr="00191235">
        <w:rPr>
          <w:rFonts w:ascii="Times New Roman" w:hAnsi="Times New Roman" w:cs="Times New Roman"/>
          <w:noProof/>
          <w:sz w:val="24"/>
          <w:szCs w:val="24"/>
        </w:rPr>
        <w:t xml:space="preserve">Punomo, S. (2013). Pengaruh PPKn, Lingkungan Keluarga, dan Lingkungan Masyarakat Terhadap Sikap Nasionalisme Siswa Di SMA Se-Provinsi Kalimantan BArat Perbatasan Indonesia Dengan Malaysia. </w:t>
      </w:r>
      <w:r w:rsidRPr="00191235">
        <w:rPr>
          <w:rFonts w:ascii="Times New Roman" w:hAnsi="Times New Roman" w:cs="Times New Roman"/>
          <w:i/>
          <w:iCs/>
          <w:noProof/>
          <w:sz w:val="24"/>
          <w:szCs w:val="24"/>
        </w:rPr>
        <w:t>Journal of Chemical Information and Modeling</w:t>
      </w:r>
      <w:r w:rsidRPr="00191235">
        <w:rPr>
          <w:rFonts w:ascii="Times New Roman" w:hAnsi="Times New Roman" w:cs="Times New Roman"/>
          <w:noProof/>
          <w:sz w:val="24"/>
          <w:szCs w:val="24"/>
        </w:rPr>
        <w:t xml:space="preserve">, </w:t>
      </w:r>
      <w:r w:rsidRPr="00191235">
        <w:rPr>
          <w:rFonts w:ascii="Times New Roman" w:hAnsi="Times New Roman" w:cs="Times New Roman"/>
          <w:i/>
          <w:iCs/>
          <w:noProof/>
          <w:sz w:val="24"/>
          <w:szCs w:val="24"/>
        </w:rPr>
        <w:t>53</w:t>
      </w:r>
      <w:r w:rsidRPr="00191235">
        <w:rPr>
          <w:rFonts w:ascii="Times New Roman" w:hAnsi="Times New Roman" w:cs="Times New Roman"/>
          <w:noProof/>
          <w:sz w:val="24"/>
          <w:szCs w:val="24"/>
        </w:rPr>
        <w:t>(9), 1689–1699.</w:t>
      </w:r>
    </w:p>
    <w:p w14:paraId="21F28D82" w14:textId="77777777" w:rsidR="00191235" w:rsidRPr="00191235" w:rsidRDefault="00191235" w:rsidP="00191235">
      <w:pPr>
        <w:widowControl w:val="0"/>
        <w:autoSpaceDE w:val="0"/>
        <w:autoSpaceDN w:val="0"/>
        <w:adjustRightInd w:val="0"/>
        <w:spacing w:line="240" w:lineRule="auto"/>
        <w:ind w:left="480" w:hanging="480"/>
        <w:rPr>
          <w:rFonts w:ascii="Times New Roman" w:hAnsi="Times New Roman" w:cs="Times New Roman"/>
          <w:noProof/>
          <w:sz w:val="24"/>
          <w:szCs w:val="24"/>
        </w:rPr>
      </w:pPr>
      <w:r w:rsidRPr="00191235">
        <w:rPr>
          <w:rFonts w:ascii="Times New Roman" w:hAnsi="Times New Roman" w:cs="Times New Roman"/>
          <w:noProof/>
          <w:sz w:val="24"/>
          <w:szCs w:val="24"/>
        </w:rPr>
        <w:t xml:space="preserve">Rachman, F., Nurgiansyah, T. H., &amp; Kabatiah, M. (2021). Profilisasi Pendidikan Kewarganegaraan dalam Kurikulum Pendidikan Indonesia. </w:t>
      </w:r>
      <w:r w:rsidRPr="00191235">
        <w:rPr>
          <w:rFonts w:ascii="Times New Roman" w:hAnsi="Times New Roman" w:cs="Times New Roman"/>
          <w:i/>
          <w:iCs/>
          <w:noProof/>
          <w:sz w:val="24"/>
          <w:szCs w:val="24"/>
        </w:rPr>
        <w:t>Edukatif : Jurnal Ilmu Pendidikan</w:t>
      </w:r>
      <w:r w:rsidRPr="00191235">
        <w:rPr>
          <w:rFonts w:ascii="Times New Roman" w:hAnsi="Times New Roman" w:cs="Times New Roman"/>
          <w:noProof/>
          <w:sz w:val="24"/>
          <w:szCs w:val="24"/>
        </w:rPr>
        <w:t xml:space="preserve">, </w:t>
      </w:r>
      <w:r w:rsidRPr="00191235">
        <w:rPr>
          <w:rFonts w:ascii="Times New Roman" w:hAnsi="Times New Roman" w:cs="Times New Roman"/>
          <w:i/>
          <w:iCs/>
          <w:noProof/>
          <w:sz w:val="24"/>
          <w:szCs w:val="24"/>
        </w:rPr>
        <w:t>3</w:t>
      </w:r>
      <w:r w:rsidRPr="00191235">
        <w:rPr>
          <w:rFonts w:ascii="Times New Roman" w:hAnsi="Times New Roman" w:cs="Times New Roman"/>
          <w:noProof/>
          <w:sz w:val="24"/>
          <w:szCs w:val="24"/>
        </w:rPr>
        <w:t>(5), 2970–2984. https://doi.org/10.31004/edukatif.v3i5.1052</w:t>
      </w:r>
    </w:p>
    <w:p w14:paraId="712B7257" w14:textId="77777777" w:rsidR="00191235" w:rsidRPr="00191235" w:rsidRDefault="00191235" w:rsidP="00191235">
      <w:pPr>
        <w:widowControl w:val="0"/>
        <w:autoSpaceDE w:val="0"/>
        <w:autoSpaceDN w:val="0"/>
        <w:adjustRightInd w:val="0"/>
        <w:spacing w:line="240" w:lineRule="auto"/>
        <w:ind w:left="480" w:hanging="480"/>
        <w:rPr>
          <w:rFonts w:ascii="Times New Roman" w:hAnsi="Times New Roman" w:cs="Times New Roman"/>
          <w:noProof/>
          <w:sz w:val="24"/>
          <w:szCs w:val="24"/>
        </w:rPr>
      </w:pPr>
      <w:r w:rsidRPr="00191235">
        <w:rPr>
          <w:rFonts w:ascii="Times New Roman" w:hAnsi="Times New Roman" w:cs="Times New Roman"/>
          <w:noProof/>
          <w:sz w:val="24"/>
          <w:szCs w:val="24"/>
        </w:rPr>
        <w:t xml:space="preserve">Retnasari, L., &amp; Hidayah, Y. (2019). Menumbuhkan Sikap Nasionalisme Warga Negara Muda di Era Globalisasi melalui Pendidikan Kewarganegaraan di Perguruan Tinggi (Studi pada Mahasiswa PGSD UAD). </w:t>
      </w:r>
      <w:r w:rsidRPr="00191235">
        <w:rPr>
          <w:rFonts w:ascii="Times New Roman" w:hAnsi="Times New Roman" w:cs="Times New Roman"/>
          <w:i/>
          <w:iCs/>
          <w:noProof/>
          <w:sz w:val="24"/>
          <w:szCs w:val="24"/>
        </w:rPr>
        <w:t>Jurnal Basicedu</w:t>
      </w:r>
      <w:r w:rsidRPr="00191235">
        <w:rPr>
          <w:rFonts w:ascii="Times New Roman" w:hAnsi="Times New Roman" w:cs="Times New Roman"/>
          <w:noProof/>
          <w:sz w:val="24"/>
          <w:szCs w:val="24"/>
        </w:rPr>
        <w:t xml:space="preserve">, </w:t>
      </w:r>
      <w:r w:rsidRPr="00191235">
        <w:rPr>
          <w:rFonts w:ascii="Times New Roman" w:hAnsi="Times New Roman" w:cs="Times New Roman"/>
          <w:i/>
          <w:iCs/>
          <w:noProof/>
          <w:sz w:val="24"/>
          <w:szCs w:val="24"/>
        </w:rPr>
        <w:t>4</w:t>
      </w:r>
      <w:r w:rsidRPr="00191235">
        <w:rPr>
          <w:rFonts w:ascii="Times New Roman" w:hAnsi="Times New Roman" w:cs="Times New Roman"/>
          <w:noProof/>
          <w:sz w:val="24"/>
          <w:szCs w:val="24"/>
        </w:rPr>
        <w:t>(1), 79–88. https://doi.org/10.31004/basicedu.v4i1.303</w:t>
      </w:r>
    </w:p>
    <w:p w14:paraId="2ACE63B3" w14:textId="77777777" w:rsidR="00191235" w:rsidRPr="00191235" w:rsidRDefault="00191235" w:rsidP="00191235">
      <w:pPr>
        <w:widowControl w:val="0"/>
        <w:autoSpaceDE w:val="0"/>
        <w:autoSpaceDN w:val="0"/>
        <w:adjustRightInd w:val="0"/>
        <w:spacing w:line="240" w:lineRule="auto"/>
        <w:ind w:left="480" w:hanging="480"/>
        <w:rPr>
          <w:rFonts w:ascii="Times New Roman" w:hAnsi="Times New Roman" w:cs="Times New Roman"/>
          <w:noProof/>
          <w:sz w:val="24"/>
          <w:szCs w:val="24"/>
        </w:rPr>
      </w:pPr>
      <w:r w:rsidRPr="00191235">
        <w:rPr>
          <w:rFonts w:ascii="Times New Roman" w:hAnsi="Times New Roman" w:cs="Times New Roman"/>
          <w:noProof/>
          <w:sz w:val="24"/>
          <w:szCs w:val="24"/>
        </w:rPr>
        <w:t xml:space="preserve">Suastika, I. N. (2013). Nasionalisme dalam Perspektif Postmodernisme, Poststrukturalisme dan Postkolonialisme. </w:t>
      </w:r>
      <w:r w:rsidRPr="00191235">
        <w:rPr>
          <w:rFonts w:ascii="Times New Roman" w:hAnsi="Times New Roman" w:cs="Times New Roman"/>
          <w:i/>
          <w:iCs/>
          <w:noProof/>
          <w:sz w:val="24"/>
          <w:szCs w:val="24"/>
        </w:rPr>
        <w:t>Media Komunikasi FPIPS</w:t>
      </w:r>
      <w:r w:rsidRPr="00191235">
        <w:rPr>
          <w:rFonts w:ascii="Times New Roman" w:hAnsi="Times New Roman" w:cs="Times New Roman"/>
          <w:noProof/>
          <w:sz w:val="24"/>
          <w:szCs w:val="24"/>
        </w:rPr>
        <w:t xml:space="preserve">, </w:t>
      </w:r>
      <w:r w:rsidRPr="00191235">
        <w:rPr>
          <w:rFonts w:ascii="Times New Roman" w:hAnsi="Times New Roman" w:cs="Times New Roman"/>
          <w:i/>
          <w:iCs/>
          <w:noProof/>
          <w:sz w:val="24"/>
          <w:szCs w:val="24"/>
        </w:rPr>
        <w:t>11</w:t>
      </w:r>
      <w:r w:rsidRPr="00191235">
        <w:rPr>
          <w:rFonts w:ascii="Times New Roman" w:hAnsi="Times New Roman" w:cs="Times New Roman"/>
          <w:noProof/>
          <w:sz w:val="24"/>
          <w:szCs w:val="24"/>
        </w:rPr>
        <w:t>(1), 30–44. https://doi.org/10.23887/MKFIS.V11I1.452</w:t>
      </w:r>
    </w:p>
    <w:p w14:paraId="4AD399AD" w14:textId="77777777" w:rsidR="00191235" w:rsidRPr="00191235" w:rsidRDefault="00191235" w:rsidP="00191235">
      <w:pPr>
        <w:widowControl w:val="0"/>
        <w:autoSpaceDE w:val="0"/>
        <w:autoSpaceDN w:val="0"/>
        <w:adjustRightInd w:val="0"/>
        <w:spacing w:line="240" w:lineRule="auto"/>
        <w:ind w:left="480" w:hanging="480"/>
        <w:rPr>
          <w:rFonts w:ascii="Times New Roman" w:hAnsi="Times New Roman" w:cs="Times New Roman"/>
          <w:noProof/>
          <w:sz w:val="24"/>
          <w:szCs w:val="24"/>
        </w:rPr>
      </w:pPr>
      <w:r w:rsidRPr="00191235">
        <w:rPr>
          <w:rFonts w:ascii="Times New Roman" w:hAnsi="Times New Roman" w:cs="Times New Roman"/>
          <w:noProof/>
          <w:sz w:val="24"/>
          <w:szCs w:val="24"/>
        </w:rPr>
        <w:t xml:space="preserve">Sutiyono, S. (2018). Reformulasi Pendidikan Pancasila Dan Kewarganegaraan Untuk Menguatkan Nasionalisme Warga Negara Muda Di Wilayah Perbatasan. </w:t>
      </w:r>
      <w:r w:rsidRPr="00191235">
        <w:rPr>
          <w:rFonts w:ascii="Times New Roman" w:hAnsi="Times New Roman" w:cs="Times New Roman"/>
          <w:i/>
          <w:iCs/>
          <w:noProof/>
          <w:sz w:val="24"/>
          <w:szCs w:val="24"/>
        </w:rPr>
        <w:t>Citizenship Jurnal Pancasila dan Kewarganegaraan</w:t>
      </w:r>
      <w:r w:rsidRPr="00191235">
        <w:rPr>
          <w:rFonts w:ascii="Times New Roman" w:hAnsi="Times New Roman" w:cs="Times New Roman"/>
          <w:noProof/>
          <w:sz w:val="24"/>
          <w:szCs w:val="24"/>
        </w:rPr>
        <w:t xml:space="preserve">, </w:t>
      </w:r>
      <w:r w:rsidRPr="00191235">
        <w:rPr>
          <w:rFonts w:ascii="Times New Roman" w:hAnsi="Times New Roman" w:cs="Times New Roman"/>
          <w:i/>
          <w:iCs/>
          <w:noProof/>
          <w:sz w:val="24"/>
          <w:szCs w:val="24"/>
        </w:rPr>
        <w:t>6</w:t>
      </w:r>
      <w:r w:rsidRPr="00191235">
        <w:rPr>
          <w:rFonts w:ascii="Times New Roman" w:hAnsi="Times New Roman" w:cs="Times New Roman"/>
          <w:noProof/>
          <w:sz w:val="24"/>
          <w:szCs w:val="24"/>
        </w:rPr>
        <w:t>(1), 1. https://doi.org/10.25273/citizenship.v6i1.1824</w:t>
      </w:r>
    </w:p>
    <w:p w14:paraId="32BB5EE9" w14:textId="77777777" w:rsidR="00191235" w:rsidRPr="00191235" w:rsidRDefault="00191235" w:rsidP="00191235">
      <w:pPr>
        <w:widowControl w:val="0"/>
        <w:autoSpaceDE w:val="0"/>
        <w:autoSpaceDN w:val="0"/>
        <w:adjustRightInd w:val="0"/>
        <w:spacing w:line="240" w:lineRule="auto"/>
        <w:ind w:left="480" w:hanging="480"/>
        <w:rPr>
          <w:rFonts w:ascii="Times New Roman" w:hAnsi="Times New Roman" w:cs="Times New Roman"/>
          <w:noProof/>
          <w:sz w:val="24"/>
          <w:szCs w:val="24"/>
        </w:rPr>
      </w:pPr>
      <w:r w:rsidRPr="00191235">
        <w:rPr>
          <w:rFonts w:ascii="Times New Roman" w:hAnsi="Times New Roman" w:cs="Times New Roman"/>
          <w:noProof/>
          <w:sz w:val="24"/>
          <w:szCs w:val="24"/>
        </w:rPr>
        <w:t xml:space="preserve">Wahyudi, W. (2017). Peran Kader Bela Negara Di Kawasan Perbatasan Dalam Dinamika Hubungan Lintas Batas Negara: Studi Tentang Peran Forum Bela Negara di Sebatik, Kabupaten Nunukan, Provinsi Kalimantan Utara. </w:t>
      </w:r>
      <w:r w:rsidRPr="00191235">
        <w:rPr>
          <w:rFonts w:ascii="Times New Roman" w:hAnsi="Times New Roman" w:cs="Times New Roman"/>
          <w:i/>
          <w:iCs/>
          <w:noProof/>
          <w:sz w:val="24"/>
          <w:szCs w:val="24"/>
        </w:rPr>
        <w:t>Jurnal Pertahanan &amp; Bela Negara</w:t>
      </w:r>
      <w:r w:rsidRPr="00191235">
        <w:rPr>
          <w:rFonts w:ascii="Times New Roman" w:hAnsi="Times New Roman" w:cs="Times New Roman"/>
          <w:noProof/>
          <w:sz w:val="24"/>
          <w:szCs w:val="24"/>
        </w:rPr>
        <w:t xml:space="preserve">, </w:t>
      </w:r>
      <w:r w:rsidRPr="00191235">
        <w:rPr>
          <w:rFonts w:ascii="Times New Roman" w:hAnsi="Times New Roman" w:cs="Times New Roman"/>
          <w:i/>
          <w:iCs/>
          <w:noProof/>
          <w:sz w:val="24"/>
          <w:szCs w:val="24"/>
        </w:rPr>
        <w:t>7</w:t>
      </w:r>
      <w:r w:rsidRPr="00191235">
        <w:rPr>
          <w:rFonts w:ascii="Times New Roman" w:hAnsi="Times New Roman" w:cs="Times New Roman"/>
          <w:noProof/>
          <w:sz w:val="24"/>
          <w:szCs w:val="24"/>
        </w:rPr>
        <w:t>(3), 19–40. https://doi.org/10.33172/jpbh.v7i3.227</w:t>
      </w:r>
    </w:p>
    <w:p w14:paraId="5934DB0C" w14:textId="77777777" w:rsidR="00191235" w:rsidRPr="00191235" w:rsidRDefault="00191235" w:rsidP="00191235">
      <w:pPr>
        <w:widowControl w:val="0"/>
        <w:autoSpaceDE w:val="0"/>
        <w:autoSpaceDN w:val="0"/>
        <w:adjustRightInd w:val="0"/>
        <w:spacing w:line="240" w:lineRule="auto"/>
        <w:ind w:left="480" w:hanging="480"/>
        <w:rPr>
          <w:rFonts w:ascii="Times New Roman" w:hAnsi="Times New Roman" w:cs="Times New Roman"/>
          <w:noProof/>
          <w:sz w:val="24"/>
          <w:szCs w:val="24"/>
        </w:rPr>
      </w:pPr>
      <w:r w:rsidRPr="00191235">
        <w:rPr>
          <w:rFonts w:ascii="Times New Roman" w:hAnsi="Times New Roman" w:cs="Times New Roman"/>
          <w:noProof/>
          <w:sz w:val="24"/>
          <w:szCs w:val="24"/>
        </w:rPr>
        <w:t xml:space="preserve">Werdiningsih, R. (2018). Membangun Semangat Nasionalisme Generasi Muda dalam Bingkai Pendidikan Karakter. </w:t>
      </w:r>
      <w:r w:rsidRPr="00191235">
        <w:rPr>
          <w:rFonts w:ascii="Times New Roman" w:hAnsi="Times New Roman" w:cs="Times New Roman"/>
          <w:i/>
          <w:iCs/>
          <w:noProof/>
          <w:sz w:val="24"/>
          <w:szCs w:val="24"/>
        </w:rPr>
        <w:t>Majalah Ilmiah FISIP UNTAG Semarang</w:t>
      </w:r>
      <w:r w:rsidRPr="00191235">
        <w:rPr>
          <w:rFonts w:ascii="Times New Roman" w:hAnsi="Times New Roman" w:cs="Times New Roman"/>
          <w:noProof/>
          <w:sz w:val="24"/>
          <w:szCs w:val="24"/>
        </w:rPr>
        <w:t xml:space="preserve">, </w:t>
      </w:r>
      <w:r w:rsidRPr="00191235">
        <w:rPr>
          <w:rFonts w:ascii="Times New Roman" w:hAnsi="Times New Roman" w:cs="Times New Roman"/>
          <w:i/>
          <w:iCs/>
          <w:noProof/>
          <w:sz w:val="24"/>
          <w:szCs w:val="24"/>
        </w:rPr>
        <w:t>13</w:t>
      </w:r>
      <w:r w:rsidRPr="00191235">
        <w:rPr>
          <w:rFonts w:ascii="Times New Roman" w:hAnsi="Times New Roman" w:cs="Times New Roman"/>
          <w:noProof/>
          <w:sz w:val="24"/>
          <w:szCs w:val="24"/>
        </w:rPr>
        <w:t>(18), 1–17.</w:t>
      </w:r>
    </w:p>
    <w:p w14:paraId="5BC4435C" w14:textId="77777777" w:rsidR="00191235" w:rsidRPr="00191235" w:rsidRDefault="00191235" w:rsidP="00191235">
      <w:pPr>
        <w:widowControl w:val="0"/>
        <w:autoSpaceDE w:val="0"/>
        <w:autoSpaceDN w:val="0"/>
        <w:adjustRightInd w:val="0"/>
        <w:spacing w:line="240" w:lineRule="auto"/>
        <w:ind w:left="480" w:hanging="480"/>
        <w:rPr>
          <w:rFonts w:ascii="Times New Roman" w:hAnsi="Times New Roman" w:cs="Times New Roman"/>
          <w:noProof/>
          <w:sz w:val="24"/>
        </w:rPr>
      </w:pPr>
      <w:r w:rsidRPr="00191235">
        <w:rPr>
          <w:rFonts w:ascii="Times New Roman" w:hAnsi="Times New Roman" w:cs="Times New Roman"/>
          <w:noProof/>
          <w:sz w:val="24"/>
          <w:szCs w:val="24"/>
        </w:rPr>
        <w:t xml:space="preserve">Yunita, Y., &amp; Suryadi, K. (2018). Rancang Bangun Pendidikan Bela Negara Sebagai Wahana Pengembangan Sikap Nasionalisme Bagi Mahasiswa. </w:t>
      </w:r>
      <w:r w:rsidRPr="00191235">
        <w:rPr>
          <w:rFonts w:ascii="Times New Roman" w:hAnsi="Times New Roman" w:cs="Times New Roman"/>
          <w:i/>
          <w:iCs/>
          <w:noProof/>
          <w:sz w:val="24"/>
          <w:szCs w:val="24"/>
        </w:rPr>
        <w:t>MODELING: Jurnal Program Studi PGMI</w:t>
      </w:r>
      <w:r w:rsidRPr="00191235">
        <w:rPr>
          <w:rFonts w:ascii="Times New Roman" w:hAnsi="Times New Roman" w:cs="Times New Roman"/>
          <w:noProof/>
          <w:sz w:val="24"/>
          <w:szCs w:val="24"/>
        </w:rPr>
        <w:t xml:space="preserve">, </w:t>
      </w:r>
      <w:r w:rsidRPr="00191235">
        <w:rPr>
          <w:rFonts w:ascii="Times New Roman" w:hAnsi="Times New Roman" w:cs="Times New Roman"/>
          <w:i/>
          <w:iCs/>
          <w:noProof/>
          <w:sz w:val="24"/>
          <w:szCs w:val="24"/>
        </w:rPr>
        <w:t>5</w:t>
      </w:r>
      <w:r w:rsidRPr="00191235">
        <w:rPr>
          <w:rFonts w:ascii="Times New Roman" w:hAnsi="Times New Roman" w:cs="Times New Roman"/>
          <w:noProof/>
          <w:sz w:val="24"/>
          <w:szCs w:val="24"/>
        </w:rPr>
        <w:t>(2), 225–233.</w:t>
      </w:r>
    </w:p>
    <w:p w14:paraId="18B48EF0" w14:textId="495EAAF8" w:rsidR="00447559" w:rsidRDefault="00B72D37" w:rsidP="004D1B39">
      <w:pPr>
        <w:jc w:val="both"/>
      </w:pPr>
      <w:r w:rsidRPr="004D1B39">
        <w:rPr>
          <w:rFonts w:ascii="Times New Roman" w:hAnsi="Times New Roman" w:cs="Times New Roman"/>
          <w:sz w:val="24"/>
          <w:szCs w:val="24"/>
        </w:rPr>
        <w:fldChar w:fldCharType="end"/>
      </w:r>
    </w:p>
    <w:sectPr w:rsidR="00447559" w:rsidSect="003A7C5C">
      <w:type w:val="continuous"/>
      <w:pgSz w:w="11907" w:h="16839" w:code="9"/>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26B28D9" w14:textId="77777777" w:rsidR="00BE187E" w:rsidRDefault="00BE187E" w:rsidP="00F46F4F">
      <w:pPr>
        <w:spacing w:after="0" w:line="240" w:lineRule="auto"/>
      </w:pPr>
      <w:r>
        <w:separator/>
      </w:r>
    </w:p>
  </w:endnote>
  <w:endnote w:type="continuationSeparator" w:id="0">
    <w:p w14:paraId="033A0F79" w14:textId="77777777" w:rsidR="00BE187E" w:rsidRDefault="00BE187E" w:rsidP="00F46F4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E0D9AB4" w14:textId="77777777" w:rsidR="00BE187E" w:rsidRDefault="00BE187E" w:rsidP="00F46F4F">
      <w:pPr>
        <w:spacing w:after="0" w:line="240" w:lineRule="auto"/>
      </w:pPr>
      <w:r>
        <w:separator/>
      </w:r>
    </w:p>
  </w:footnote>
  <w:footnote w:type="continuationSeparator" w:id="0">
    <w:p w14:paraId="193411A5" w14:textId="77777777" w:rsidR="00BE187E" w:rsidRDefault="00BE187E" w:rsidP="00F46F4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C760412"/>
    <w:multiLevelType w:val="hybridMultilevel"/>
    <w:tmpl w:val="C46035B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30B5496E"/>
    <w:multiLevelType w:val="hybridMultilevel"/>
    <w:tmpl w:val="DEE6C0A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0DE5FB3"/>
    <w:multiLevelType w:val="hybridMultilevel"/>
    <w:tmpl w:val="1A1636D0"/>
    <w:lvl w:ilvl="0" w:tplc="6592F0D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318B6D22"/>
    <w:multiLevelType w:val="hybridMultilevel"/>
    <w:tmpl w:val="B66E4488"/>
    <w:lvl w:ilvl="0" w:tplc="97484FDE">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39425ABD"/>
    <w:multiLevelType w:val="hybridMultilevel"/>
    <w:tmpl w:val="AF32C34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480A6D85"/>
    <w:multiLevelType w:val="hybridMultilevel"/>
    <w:tmpl w:val="178A86A4"/>
    <w:lvl w:ilvl="0" w:tplc="04090019">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 w15:restartNumberingAfterBreak="0">
    <w:nsid w:val="49592066"/>
    <w:multiLevelType w:val="hybridMultilevel"/>
    <w:tmpl w:val="D694839A"/>
    <w:lvl w:ilvl="0" w:tplc="09E0457E">
      <w:start w:val="1"/>
      <w:numFmt w:val="decimal"/>
      <w:lvlText w:val="%1."/>
      <w:lvlJc w:val="left"/>
      <w:pPr>
        <w:ind w:left="720" w:hanging="360"/>
      </w:pPr>
      <w:rPr>
        <w:rFonts w:ascii="Times New Roman" w:hAnsi="Times New Roman" w:cs="Times New Roman"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75A34513"/>
    <w:multiLevelType w:val="hybridMultilevel"/>
    <w:tmpl w:val="6F88497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7A875D1B"/>
    <w:multiLevelType w:val="hybridMultilevel"/>
    <w:tmpl w:val="C98C9268"/>
    <w:lvl w:ilvl="0" w:tplc="38429462">
      <w:start w:val="1"/>
      <w:numFmt w:val="decimal"/>
      <w:lvlText w:val="%1."/>
      <w:lvlJc w:val="left"/>
      <w:pPr>
        <w:ind w:left="720"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7"/>
  </w:num>
  <w:num w:numId="2">
    <w:abstractNumId w:val="2"/>
  </w:num>
  <w:num w:numId="3">
    <w:abstractNumId w:val="5"/>
  </w:num>
  <w:num w:numId="4">
    <w:abstractNumId w:val="1"/>
  </w:num>
  <w:num w:numId="5">
    <w:abstractNumId w:val="8"/>
  </w:num>
  <w:num w:numId="6">
    <w:abstractNumId w:val="3"/>
  </w:num>
  <w:num w:numId="7">
    <w:abstractNumId w:val="0"/>
  </w:num>
  <w:num w:numId="8">
    <w:abstractNumId w:val="6"/>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hideSpellingErrors/>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7I0tjSwMDYyNjcxMjRT0lEKTi0uzszPAykwNK0FAHljjiEtAAAA"/>
  </w:docVars>
  <w:rsids>
    <w:rsidRoot w:val="008A0267"/>
    <w:rsid w:val="00020766"/>
    <w:rsid w:val="0002793A"/>
    <w:rsid w:val="00050C2C"/>
    <w:rsid w:val="000A071D"/>
    <w:rsid w:val="000B6269"/>
    <w:rsid w:val="000B704A"/>
    <w:rsid w:val="001047B3"/>
    <w:rsid w:val="00111584"/>
    <w:rsid w:val="001427FE"/>
    <w:rsid w:val="00191235"/>
    <w:rsid w:val="001A05FD"/>
    <w:rsid w:val="001B07F7"/>
    <w:rsid w:val="001B3453"/>
    <w:rsid w:val="001E0A71"/>
    <w:rsid w:val="001E3073"/>
    <w:rsid w:val="00216B49"/>
    <w:rsid w:val="0022745F"/>
    <w:rsid w:val="00284EFA"/>
    <w:rsid w:val="002876D7"/>
    <w:rsid w:val="002C6C49"/>
    <w:rsid w:val="002E51B9"/>
    <w:rsid w:val="002E6287"/>
    <w:rsid w:val="00333A0C"/>
    <w:rsid w:val="00376B38"/>
    <w:rsid w:val="00383CFF"/>
    <w:rsid w:val="003847FD"/>
    <w:rsid w:val="003A7C5C"/>
    <w:rsid w:val="003F6FA7"/>
    <w:rsid w:val="004129AF"/>
    <w:rsid w:val="004166D8"/>
    <w:rsid w:val="00423E06"/>
    <w:rsid w:val="00437362"/>
    <w:rsid w:val="00447559"/>
    <w:rsid w:val="00463563"/>
    <w:rsid w:val="00466F5E"/>
    <w:rsid w:val="00481B8D"/>
    <w:rsid w:val="00490B0A"/>
    <w:rsid w:val="00494AF0"/>
    <w:rsid w:val="004C162F"/>
    <w:rsid w:val="004D1B39"/>
    <w:rsid w:val="004F3A9D"/>
    <w:rsid w:val="00501588"/>
    <w:rsid w:val="00504536"/>
    <w:rsid w:val="005113D7"/>
    <w:rsid w:val="00526F15"/>
    <w:rsid w:val="0053274F"/>
    <w:rsid w:val="00562815"/>
    <w:rsid w:val="005B2553"/>
    <w:rsid w:val="005C0486"/>
    <w:rsid w:val="005C41AA"/>
    <w:rsid w:val="005C6E63"/>
    <w:rsid w:val="005D748B"/>
    <w:rsid w:val="005E1CD9"/>
    <w:rsid w:val="005E42B9"/>
    <w:rsid w:val="00617BBD"/>
    <w:rsid w:val="00646FB1"/>
    <w:rsid w:val="00680D74"/>
    <w:rsid w:val="0069624B"/>
    <w:rsid w:val="00697F3C"/>
    <w:rsid w:val="006A630B"/>
    <w:rsid w:val="006D50C2"/>
    <w:rsid w:val="006E1E86"/>
    <w:rsid w:val="006F3ED1"/>
    <w:rsid w:val="006F74CF"/>
    <w:rsid w:val="00710E13"/>
    <w:rsid w:val="0072132B"/>
    <w:rsid w:val="00724CB7"/>
    <w:rsid w:val="00727B45"/>
    <w:rsid w:val="00737989"/>
    <w:rsid w:val="0074318B"/>
    <w:rsid w:val="00754D05"/>
    <w:rsid w:val="007706E3"/>
    <w:rsid w:val="00787A10"/>
    <w:rsid w:val="00795C4C"/>
    <w:rsid w:val="007A4FEE"/>
    <w:rsid w:val="007C009E"/>
    <w:rsid w:val="007D05DB"/>
    <w:rsid w:val="007E0CFD"/>
    <w:rsid w:val="00817657"/>
    <w:rsid w:val="008354E3"/>
    <w:rsid w:val="00871441"/>
    <w:rsid w:val="00886446"/>
    <w:rsid w:val="00887928"/>
    <w:rsid w:val="008A0267"/>
    <w:rsid w:val="008A2DEE"/>
    <w:rsid w:val="008B433D"/>
    <w:rsid w:val="008C7B93"/>
    <w:rsid w:val="008D1180"/>
    <w:rsid w:val="008F51E5"/>
    <w:rsid w:val="00921B07"/>
    <w:rsid w:val="00967015"/>
    <w:rsid w:val="00981103"/>
    <w:rsid w:val="00984B01"/>
    <w:rsid w:val="00991523"/>
    <w:rsid w:val="009960DC"/>
    <w:rsid w:val="009E436C"/>
    <w:rsid w:val="009F1422"/>
    <w:rsid w:val="00A00362"/>
    <w:rsid w:val="00A04EA2"/>
    <w:rsid w:val="00A45600"/>
    <w:rsid w:val="00A465E4"/>
    <w:rsid w:val="00A56673"/>
    <w:rsid w:val="00A73D8C"/>
    <w:rsid w:val="00AB7F7F"/>
    <w:rsid w:val="00AD072D"/>
    <w:rsid w:val="00AD57CD"/>
    <w:rsid w:val="00B16B86"/>
    <w:rsid w:val="00B37474"/>
    <w:rsid w:val="00B53959"/>
    <w:rsid w:val="00B72D37"/>
    <w:rsid w:val="00B73F00"/>
    <w:rsid w:val="00BE187E"/>
    <w:rsid w:val="00C017E0"/>
    <w:rsid w:val="00C60C7E"/>
    <w:rsid w:val="00C6262C"/>
    <w:rsid w:val="00C70501"/>
    <w:rsid w:val="00C7402D"/>
    <w:rsid w:val="00C95B51"/>
    <w:rsid w:val="00CA0CCA"/>
    <w:rsid w:val="00CA3917"/>
    <w:rsid w:val="00CF6B85"/>
    <w:rsid w:val="00D02F6E"/>
    <w:rsid w:val="00D04765"/>
    <w:rsid w:val="00D43F12"/>
    <w:rsid w:val="00D53AE3"/>
    <w:rsid w:val="00D5455D"/>
    <w:rsid w:val="00D66758"/>
    <w:rsid w:val="00D746D6"/>
    <w:rsid w:val="00DA261C"/>
    <w:rsid w:val="00DB2893"/>
    <w:rsid w:val="00DD1EED"/>
    <w:rsid w:val="00E2481F"/>
    <w:rsid w:val="00E479CB"/>
    <w:rsid w:val="00E47DF7"/>
    <w:rsid w:val="00E8458D"/>
    <w:rsid w:val="00EA4E7D"/>
    <w:rsid w:val="00EA76C8"/>
    <w:rsid w:val="00EC31C5"/>
    <w:rsid w:val="00EC6B94"/>
    <w:rsid w:val="00EE1951"/>
    <w:rsid w:val="00EF1DC8"/>
    <w:rsid w:val="00EF6DE6"/>
    <w:rsid w:val="00F25F8B"/>
    <w:rsid w:val="00F27329"/>
    <w:rsid w:val="00F30B01"/>
    <w:rsid w:val="00F46F4F"/>
    <w:rsid w:val="00F5022F"/>
    <w:rsid w:val="00F67E2C"/>
    <w:rsid w:val="00F91DDB"/>
    <w:rsid w:val="00FB3C57"/>
    <w:rsid w:val="00FB6195"/>
    <w:rsid w:val="00FC2AF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665793"/>
  <w15:docId w15:val="{5F4AEF56-7E4F-4231-B95B-28AC73F680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unhideWhenUsed/>
    <w:qFormat/>
    <w:rsid w:val="00463563"/>
    <w:pPr>
      <w:keepNext/>
      <w:keepLines/>
      <w:spacing w:before="40" w:after="0" w:line="480" w:lineRule="auto"/>
      <w:jc w:val="both"/>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semiHidden/>
    <w:unhideWhenUsed/>
    <w:qFormat/>
    <w:rsid w:val="00423E06"/>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46F4F"/>
    <w:pPr>
      <w:tabs>
        <w:tab w:val="center" w:pos="4680"/>
        <w:tab w:val="right" w:pos="9360"/>
      </w:tabs>
      <w:spacing w:after="0" w:line="240" w:lineRule="auto"/>
    </w:pPr>
  </w:style>
  <w:style w:type="character" w:customStyle="1" w:styleId="HeaderChar">
    <w:name w:val="Header Char"/>
    <w:basedOn w:val="DefaultParagraphFont"/>
    <w:link w:val="Header"/>
    <w:uiPriority w:val="99"/>
    <w:rsid w:val="00F46F4F"/>
  </w:style>
  <w:style w:type="paragraph" w:styleId="Footer">
    <w:name w:val="footer"/>
    <w:basedOn w:val="Normal"/>
    <w:link w:val="FooterChar"/>
    <w:uiPriority w:val="99"/>
    <w:unhideWhenUsed/>
    <w:rsid w:val="00F46F4F"/>
    <w:pPr>
      <w:tabs>
        <w:tab w:val="center" w:pos="4680"/>
        <w:tab w:val="right" w:pos="9360"/>
      </w:tabs>
      <w:spacing w:after="0" w:line="240" w:lineRule="auto"/>
    </w:pPr>
  </w:style>
  <w:style w:type="character" w:customStyle="1" w:styleId="FooterChar">
    <w:name w:val="Footer Char"/>
    <w:basedOn w:val="DefaultParagraphFont"/>
    <w:link w:val="Footer"/>
    <w:uiPriority w:val="99"/>
    <w:rsid w:val="00F46F4F"/>
  </w:style>
  <w:style w:type="character" w:styleId="Hyperlink">
    <w:name w:val="Hyperlink"/>
    <w:basedOn w:val="DefaultParagraphFont"/>
    <w:uiPriority w:val="99"/>
    <w:unhideWhenUsed/>
    <w:rsid w:val="0074318B"/>
    <w:rPr>
      <w:color w:val="0563C1" w:themeColor="hyperlink"/>
      <w:u w:val="single"/>
    </w:rPr>
  </w:style>
  <w:style w:type="paragraph" w:customStyle="1" w:styleId="Default">
    <w:name w:val="Default"/>
    <w:rsid w:val="00887928"/>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eading3Char">
    <w:name w:val="Heading 3 Char"/>
    <w:basedOn w:val="DefaultParagraphFont"/>
    <w:link w:val="Heading3"/>
    <w:uiPriority w:val="9"/>
    <w:semiHidden/>
    <w:rsid w:val="00423E06"/>
    <w:rPr>
      <w:rFonts w:asciiTheme="majorHAnsi" w:eastAsiaTheme="majorEastAsia" w:hAnsiTheme="majorHAnsi" w:cstheme="majorBidi"/>
      <w:color w:val="1F4D78" w:themeColor="accent1" w:themeShade="7F"/>
      <w:sz w:val="24"/>
      <w:szCs w:val="24"/>
    </w:rPr>
  </w:style>
  <w:style w:type="paragraph" w:customStyle="1" w:styleId="CPTitle">
    <w:name w:val="CP_Title"/>
    <w:basedOn w:val="Normal"/>
    <w:link w:val="CPTitleChar"/>
    <w:qFormat/>
    <w:rsid w:val="00DA261C"/>
    <w:pPr>
      <w:widowControl w:val="0"/>
      <w:autoSpaceDE w:val="0"/>
      <w:autoSpaceDN w:val="0"/>
      <w:adjustRightInd w:val="0"/>
      <w:spacing w:after="0" w:line="240" w:lineRule="auto"/>
      <w:contextualSpacing/>
      <w:jc w:val="center"/>
    </w:pPr>
    <w:rPr>
      <w:rFonts w:ascii="Times New Roman" w:hAnsi="Times New Roman" w:cs="Times New Roman"/>
      <w:b/>
      <w:bCs/>
      <w:spacing w:val="-5"/>
      <w:sz w:val="24"/>
      <w:lang w:val="en-GB"/>
    </w:rPr>
  </w:style>
  <w:style w:type="character" w:customStyle="1" w:styleId="CPTitleChar">
    <w:name w:val="CP_Title Char"/>
    <w:basedOn w:val="DefaultParagraphFont"/>
    <w:link w:val="CPTitle"/>
    <w:rsid w:val="00DA261C"/>
    <w:rPr>
      <w:rFonts w:ascii="Times New Roman" w:hAnsi="Times New Roman" w:cs="Times New Roman"/>
      <w:b/>
      <w:bCs/>
      <w:spacing w:val="-5"/>
      <w:sz w:val="24"/>
      <w:lang w:val="en-GB"/>
    </w:rPr>
  </w:style>
  <w:style w:type="paragraph" w:styleId="ListParagraph">
    <w:name w:val="List Paragraph"/>
    <w:aliases w:val="skripsi,anak bab,awal,List Paragraph2,UGEX'Z,Body of text,List Paragraph1,spasi 2 taiiii,Heading 2 Char1,Char Char,List Paragraph11,YEAH!,kepala 1,Medium Grid 1 - Accent 21,Body of text+1,Body of text+2,Body of text+3"/>
    <w:basedOn w:val="Normal"/>
    <w:link w:val="ListParagraphChar"/>
    <w:uiPriority w:val="1"/>
    <w:qFormat/>
    <w:rsid w:val="006F74CF"/>
    <w:pPr>
      <w:ind w:left="720"/>
      <w:contextualSpacing/>
    </w:pPr>
  </w:style>
  <w:style w:type="character" w:customStyle="1" w:styleId="ListParagraphChar">
    <w:name w:val="List Paragraph Char"/>
    <w:aliases w:val="skripsi Char,anak bab Char,awal Char,List Paragraph2 Char,UGEX'Z Char,Body of text Char,List Paragraph1 Char,spasi 2 taiiii Char,Heading 2 Char1 Char,Char Char Char,List Paragraph11 Char,YEAH! Char,kepala 1 Char,Body of text+1 Char"/>
    <w:link w:val="ListParagraph"/>
    <w:uiPriority w:val="1"/>
    <w:qFormat/>
    <w:locked/>
    <w:rsid w:val="003A7C5C"/>
  </w:style>
  <w:style w:type="character" w:styleId="CommentReference">
    <w:name w:val="annotation reference"/>
    <w:basedOn w:val="DefaultParagraphFont"/>
    <w:uiPriority w:val="99"/>
    <w:semiHidden/>
    <w:unhideWhenUsed/>
    <w:rsid w:val="003A7C5C"/>
    <w:rPr>
      <w:sz w:val="16"/>
      <w:szCs w:val="16"/>
    </w:rPr>
  </w:style>
  <w:style w:type="paragraph" w:styleId="CommentText">
    <w:name w:val="annotation text"/>
    <w:basedOn w:val="Normal"/>
    <w:link w:val="CommentTextChar"/>
    <w:uiPriority w:val="99"/>
    <w:semiHidden/>
    <w:unhideWhenUsed/>
    <w:rsid w:val="003A7C5C"/>
    <w:pPr>
      <w:spacing w:line="240" w:lineRule="auto"/>
    </w:pPr>
    <w:rPr>
      <w:sz w:val="20"/>
      <w:szCs w:val="20"/>
    </w:rPr>
  </w:style>
  <w:style w:type="character" w:customStyle="1" w:styleId="CommentTextChar">
    <w:name w:val="Comment Text Char"/>
    <w:basedOn w:val="DefaultParagraphFont"/>
    <w:link w:val="CommentText"/>
    <w:uiPriority w:val="99"/>
    <w:semiHidden/>
    <w:rsid w:val="003A7C5C"/>
    <w:rPr>
      <w:sz w:val="20"/>
      <w:szCs w:val="20"/>
    </w:rPr>
  </w:style>
  <w:style w:type="paragraph" w:styleId="CommentSubject">
    <w:name w:val="annotation subject"/>
    <w:basedOn w:val="CommentText"/>
    <w:next w:val="CommentText"/>
    <w:link w:val="CommentSubjectChar"/>
    <w:uiPriority w:val="99"/>
    <w:semiHidden/>
    <w:unhideWhenUsed/>
    <w:rsid w:val="003A7C5C"/>
    <w:rPr>
      <w:b/>
      <w:bCs/>
    </w:rPr>
  </w:style>
  <w:style w:type="character" w:customStyle="1" w:styleId="CommentSubjectChar">
    <w:name w:val="Comment Subject Char"/>
    <w:basedOn w:val="CommentTextChar"/>
    <w:link w:val="CommentSubject"/>
    <w:uiPriority w:val="99"/>
    <w:semiHidden/>
    <w:rsid w:val="003A7C5C"/>
    <w:rPr>
      <w:b/>
      <w:bCs/>
      <w:sz w:val="20"/>
      <w:szCs w:val="20"/>
    </w:rPr>
  </w:style>
  <w:style w:type="paragraph" w:styleId="BalloonText">
    <w:name w:val="Balloon Text"/>
    <w:basedOn w:val="Normal"/>
    <w:link w:val="BalloonTextChar"/>
    <w:uiPriority w:val="99"/>
    <w:semiHidden/>
    <w:unhideWhenUsed/>
    <w:rsid w:val="003A7C5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A7C5C"/>
    <w:rPr>
      <w:rFonts w:ascii="Segoe UI" w:hAnsi="Segoe UI" w:cs="Segoe UI"/>
      <w:sz w:val="18"/>
      <w:szCs w:val="18"/>
    </w:rPr>
  </w:style>
  <w:style w:type="character" w:customStyle="1" w:styleId="Heading2Char">
    <w:name w:val="Heading 2 Char"/>
    <w:basedOn w:val="DefaultParagraphFont"/>
    <w:link w:val="Heading2"/>
    <w:uiPriority w:val="9"/>
    <w:rsid w:val="00463563"/>
    <w:rPr>
      <w:rFonts w:ascii="Times New Roman" w:eastAsiaTheme="majorEastAsia" w:hAnsi="Times New Roman" w:cstheme="majorBidi"/>
      <w:b/>
      <w:sz w:val="24"/>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73644314">
      <w:bodyDiv w:val="1"/>
      <w:marLeft w:val="0"/>
      <w:marRight w:val="0"/>
      <w:marTop w:val="0"/>
      <w:marBottom w:val="0"/>
      <w:divBdr>
        <w:top w:val="none" w:sz="0" w:space="0" w:color="auto"/>
        <w:left w:val="none" w:sz="0" w:space="0" w:color="auto"/>
        <w:bottom w:val="none" w:sz="0" w:space="0" w:color="auto"/>
        <w:right w:val="none" w:sz="0" w:space="0" w:color="auto"/>
      </w:divBdr>
    </w:div>
    <w:div w:id="1668895748">
      <w:bodyDiv w:val="1"/>
      <w:marLeft w:val="0"/>
      <w:marRight w:val="0"/>
      <w:marTop w:val="0"/>
      <w:marBottom w:val="0"/>
      <w:divBdr>
        <w:top w:val="none" w:sz="0" w:space="0" w:color="auto"/>
        <w:left w:val="none" w:sz="0" w:space="0" w:color="auto"/>
        <w:bottom w:val="none" w:sz="0" w:space="0" w:color="auto"/>
        <w:right w:val="none" w:sz="0" w:space="0" w:color="auto"/>
      </w:divBdr>
    </w:div>
    <w:div w:id="18088606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607766-2192-411A-97E6-20307B9989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0</Pages>
  <Words>12443</Words>
  <Characters>70930</Characters>
  <Application>Microsoft Office Word</Application>
  <DocSecurity>0</DocSecurity>
  <Lines>591</Lines>
  <Paragraphs>166</Paragraphs>
  <ScaleCrop>false</ScaleCrop>
  <HeadingPairs>
    <vt:vector size="4" baseType="variant">
      <vt:variant>
        <vt:lpstr>Title</vt:lpstr>
      </vt:variant>
      <vt:variant>
        <vt:i4>1</vt:i4>
      </vt:variant>
      <vt:variant>
        <vt:lpstr>Headings</vt:lpstr>
      </vt:variant>
      <vt:variant>
        <vt:i4>6</vt:i4>
      </vt:variant>
    </vt:vector>
  </HeadingPairs>
  <TitlesOfParts>
    <vt:vector size="7" baseType="lpstr">
      <vt:lpstr/>
      <vt:lpstr>    PENDAHULUAN</vt:lpstr>
      <vt:lpstr>    METODE PENELITIAN</vt:lpstr>
      <vt:lpstr>    HASIL DAN PEMBAHASAN</vt:lpstr>
      <vt:lpstr>    KESIMPULAN</vt:lpstr>
      <vt:lpstr>    UCAPAN TERIMA KASIH</vt:lpstr>
      <vt:lpstr>    DAFTAR PUSTAKA</vt:lpstr>
    </vt:vector>
  </TitlesOfParts>
  <Company/>
  <LinksUpToDate>false</LinksUpToDate>
  <CharactersWithSpaces>832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dan Ramdani</dc:creator>
  <cp:keywords/>
  <dc:description/>
  <cp:lastModifiedBy>Samsuri</cp:lastModifiedBy>
  <cp:revision>5</cp:revision>
  <dcterms:created xsi:type="dcterms:W3CDTF">2022-03-25T02:53:00Z</dcterms:created>
  <dcterms:modified xsi:type="dcterms:W3CDTF">2022-03-27T0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chicago-note-bibliography</vt:lpwstr>
  </property>
  <property fmtid="{D5CDD505-2E9C-101B-9397-08002B2CF9AE}" pid="13" name="Mendeley Recent Style Name 5_1">
    <vt:lpwstr>Chicago Manual of Style 17th edition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754c20a-f29c-3d0c-80b8-de8b2f84f0d3</vt:lpwstr>
  </property>
  <property fmtid="{D5CDD505-2E9C-101B-9397-08002B2CF9AE}" pid="24" name="Mendeley Citation Style_1">
    <vt:lpwstr>http://www.zotero.org/styles/apa</vt:lpwstr>
  </property>
</Properties>
</file>